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54D08" w14:textId="3AAE0FB3" w:rsidR="000433DA" w:rsidRPr="000433DA" w:rsidRDefault="000433DA" w:rsidP="000433DA">
      <w:pPr>
        <w:spacing w:line="480" w:lineRule="auto"/>
        <w:rPr>
          <w:b/>
          <w:sz w:val="24"/>
          <w:szCs w:val="24"/>
        </w:rPr>
      </w:pPr>
      <w:r>
        <w:rPr>
          <w:b/>
          <w:sz w:val="24"/>
          <w:szCs w:val="24"/>
        </w:rPr>
        <w:t>Ammonia oxidizing archaea and bacteria respond dynamically to drought in rewetted fen peatlands</w:t>
      </w:r>
    </w:p>
    <w:p w14:paraId="36A1996F" w14:textId="77777777" w:rsidR="000433DA" w:rsidRDefault="000433DA" w:rsidP="000433DA">
      <w:pPr>
        <w:spacing w:line="480" w:lineRule="auto"/>
        <w:rPr>
          <w:i/>
          <w:iCs/>
          <w:sz w:val="24"/>
          <w:szCs w:val="24"/>
          <w:vertAlign w:val="superscript"/>
          <w:lang w:val="en-US"/>
        </w:rPr>
      </w:pPr>
      <w:r>
        <w:rPr>
          <w:sz w:val="24"/>
          <w:szCs w:val="24"/>
          <w:lang w:val="en-US"/>
        </w:rPr>
        <w:t>Anna Burns</w:t>
      </w:r>
      <w:r w:rsidRPr="00CD4B01">
        <w:rPr>
          <w:i/>
          <w:iCs/>
          <w:sz w:val="24"/>
          <w:szCs w:val="24"/>
          <w:vertAlign w:val="superscript"/>
          <w:lang w:val="en-US"/>
        </w:rPr>
        <w:t>a</w:t>
      </w:r>
      <w:r>
        <w:rPr>
          <w:i/>
          <w:iCs/>
          <w:sz w:val="24"/>
          <w:szCs w:val="24"/>
          <w:vertAlign w:val="superscript"/>
          <w:lang w:val="en-US"/>
        </w:rPr>
        <w:t>,d</w:t>
      </w:r>
      <w:r>
        <w:rPr>
          <w:sz w:val="24"/>
          <w:szCs w:val="24"/>
          <w:lang w:val="en-US"/>
        </w:rPr>
        <w:t>, Melina Kerou</w:t>
      </w:r>
      <w:r>
        <w:rPr>
          <w:i/>
          <w:iCs/>
          <w:sz w:val="24"/>
          <w:szCs w:val="24"/>
          <w:vertAlign w:val="superscript"/>
          <w:lang w:val="en-US"/>
        </w:rPr>
        <w:t>b</w:t>
      </w:r>
      <w:r>
        <w:rPr>
          <w:sz w:val="24"/>
          <w:szCs w:val="24"/>
          <w:lang w:val="en-US"/>
        </w:rPr>
        <w:t>, Dominik Zak</w:t>
      </w:r>
      <w:r>
        <w:rPr>
          <w:i/>
          <w:iCs/>
          <w:sz w:val="24"/>
          <w:szCs w:val="24"/>
          <w:vertAlign w:val="superscript"/>
          <w:lang w:val="en-US"/>
        </w:rPr>
        <w:t>c</w:t>
      </w:r>
      <w:r>
        <w:rPr>
          <w:sz w:val="24"/>
          <w:szCs w:val="24"/>
          <w:lang w:val="en-US"/>
        </w:rPr>
        <w:t>, Christa Schleper</w:t>
      </w:r>
      <w:r>
        <w:rPr>
          <w:i/>
          <w:iCs/>
          <w:sz w:val="24"/>
          <w:szCs w:val="24"/>
          <w:vertAlign w:val="superscript"/>
          <w:lang w:val="en-US"/>
        </w:rPr>
        <w:t>b</w:t>
      </w:r>
      <w:r>
        <w:rPr>
          <w:sz w:val="24"/>
          <w:szCs w:val="24"/>
          <w:lang w:val="en-US"/>
        </w:rPr>
        <w:t>, Tim Urich</w:t>
      </w:r>
      <w:r w:rsidRPr="00CD4B01">
        <w:rPr>
          <w:i/>
          <w:iCs/>
          <w:sz w:val="24"/>
          <w:szCs w:val="24"/>
          <w:vertAlign w:val="superscript"/>
          <w:lang w:val="en-US"/>
        </w:rPr>
        <w:t>a</w:t>
      </w:r>
      <w:r>
        <w:rPr>
          <w:i/>
          <w:iCs/>
          <w:sz w:val="24"/>
          <w:szCs w:val="24"/>
          <w:vertAlign w:val="superscript"/>
          <w:lang w:val="en-US"/>
        </w:rPr>
        <w:t>,d</w:t>
      </w:r>
      <w:r>
        <w:rPr>
          <w:sz w:val="24"/>
          <w:szCs w:val="24"/>
          <w:lang w:val="en-US"/>
        </w:rPr>
        <w:t>, Haitao Wang</w:t>
      </w:r>
      <w:r w:rsidRPr="00CD4B01">
        <w:rPr>
          <w:i/>
          <w:iCs/>
          <w:sz w:val="24"/>
          <w:szCs w:val="24"/>
          <w:vertAlign w:val="superscript"/>
          <w:lang w:val="en-US"/>
        </w:rPr>
        <w:t>a</w:t>
      </w:r>
      <w:r>
        <w:rPr>
          <w:i/>
          <w:iCs/>
          <w:sz w:val="24"/>
          <w:szCs w:val="24"/>
          <w:vertAlign w:val="superscript"/>
          <w:lang w:val="en-US"/>
        </w:rPr>
        <w:t>, d*</w:t>
      </w:r>
    </w:p>
    <w:p w14:paraId="70881090" w14:textId="77777777" w:rsidR="000433DA" w:rsidRPr="0065680B" w:rsidRDefault="000433DA" w:rsidP="000433DA">
      <w:pPr>
        <w:spacing w:line="480" w:lineRule="auto"/>
        <w:rPr>
          <w:sz w:val="24"/>
          <w:szCs w:val="24"/>
          <w:vertAlign w:val="superscript"/>
          <w:lang w:val="en-US"/>
        </w:rPr>
      </w:pPr>
    </w:p>
    <w:p w14:paraId="2EF04AF7" w14:textId="77777777" w:rsidR="000433DA" w:rsidRPr="00CD4B01" w:rsidRDefault="000433DA" w:rsidP="000433DA">
      <w:pPr>
        <w:spacing w:line="480" w:lineRule="auto"/>
        <w:rPr>
          <w:i/>
          <w:iCs/>
          <w:sz w:val="24"/>
          <w:szCs w:val="24"/>
          <w:lang w:val="en-US"/>
        </w:rPr>
      </w:pPr>
      <w:r>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5378B9E0" w14:textId="77777777" w:rsidR="000433DA" w:rsidRDefault="000433DA" w:rsidP="000433DA">
      <w:pPr>
        <w:spacing w:line="480" w:lineRule="auto"/>
        <w:rPr>
          <w:i/>
          <w:iCs/>
          <w:sz w:val="24"/>
          <w:szCs w:val="24"/>
          <w:lang w:val="en-US"/>
        </w:rPr>
      </w:pPr>
      <w:r>
        <w:rPr>
          <w:i/>
          <w:iCs/>
          <w:sz w:val="24"/>
          <w:szCs w:val="24"/>
          <w:vertAlign w:val="superscript"/>
          <w:lang w:val="en-US"/>
        </w:rPr>
        <w:t xml:space="preserve">b </w:t>
      </w:r>
      <w:r>
        <w:rPr>
          <w:i/>
          <w:iCs/>
          <w:sz w:val="24"/>
          <w:szCs w:val="24"/>
          <w:lang w:val="en-US"/>
        </w:rPr>
        <w:t>Archaea Biology and Ecogenomics Unit, Department for Functional and Evolutionary Ecology, University of Vienna, Vienna, Austria</w:t>
      </w:r>
    </w:p>
    <w:p w14:paraId="597F9F8A" w14:textId="77777777" w:rsidR="000433DA" w:rsidRDefault="000433DA" w:rsidP="000433DA">
      <w:pPr>
        <w:spacing w:line="480" w:lineRule="auto"/>
        <w:rPr>
          <w:i/>
          <w:iCs/>
          <w:sz w:val="24"/>
          <w:szCs w:val="24"/>
          <w:lang w:val="en-US"/>
        </w:rPr>
      </w:pPr>
      <w:r>
        <w:rPr>
          <w:i/>
          <w:iCs/>
          <w:sz w:val="24"/>
          <w:szCs w:val="24"/>
          <w:vertAlign w:val="superscript"/>
          <w:lang w:val="en-US"/>
        </w:rPr>
        <w:t xml:space="preserve">c </w:t>
      </w:r>
      <w:r>
        <w:rPr>
          <w:i/>
          <w:iCs/>
          <w:sz w:val="24"/>
          <w:szCs w:val="24"/>
          <w:lang w:val="en-US"/>
        </w:rPr>
        <w:t>Department of Ecoscience, WATEC Aarhus University Centre for Water Technology, Aarhus University, Silkeborg, Denmark</w:t>
      </w:r>
    </w:p>
    <w:p w14:paraId="101850D2" w14:textId="77777777" w:rsidR="000433DA" w:rsidRPr="007C68B2" w:rsidRDefault="000433DA" w:rsidP="000433DA">
      <w:pPr>
        <w:spacing w:line="480" w:lineRule="auto"/>
        <w:rPr>
          <w:i/>
          <w:iCs/>
          <w:sz w:val="24"/>
          <w:szCs w:val="24"/>
          <w:vertAlign w:val="superscript"/>
          <w:lang w:val="en-US"/>
        </w:rPr>
      </w:pPr>
      <w:r>
        <w:rPr>
          <w:i/>
          <w:iCs/>
          <w:sz w:val="24"/>
          <w:szCs w:val="24"/>
          <w:vertAlign w:val="superscript"/>
          <w:lang w:val="en-US"/>
        </w:rPr>
        <w:t xml:space="preserve">d </w:t>
      </w:r>
      <w:r>
        <w:rPr>
          <w:i/>
          <w:iCs/>
          <w:sz w:val="24"/>
          <w:szCs w:val="24"/>
          <w:lang w:val="en-US"/>
        </w:rPr>
        <w:t>Greifswald Mire Centre, Greifswald, Germany</w:t>
      </w:r>
    </w:p>
    <w:p w14:paraId="0FE13A0B" w14:textId="77777777" w:rsidR="000433DA" w:rsidRDefault="000433DA" w:rsidP="000433DA">
      <w:pPr>
        <w:spacing w:line="480" w:lineRule="auto"/>
        <w:rPr>
          <w:i/>
          <w:iCs/>
          <w:sz w:val="24"/>
          <w:szCs w:val="24"/>
          <w:lang w:val="en-US"/>
        </w:rPr>
      </w:pPr>
    </w:p>
    <w:p w14:paraId="4E7C82D9" w14:textId="77777777" w:rsidR="000433DA" w:rsidRPr="007C68B2" w:rsidRDefault="000433DA" w:rsidP="000433DA">
      <w:pPr>
        <w:spacing w:line="480" w:lineRule="auto"/>
        <w:rPr>
          <w:i/>
          <w:iCs/>
          <w:sz w:val="24"/>
          <w:lang w:val="en-US"/>
        </w:rPr>
      </w:pPr>
      <w:r w:rsidRPr="004D031A">
        <w:rPr>
          <w:i/>
          <w:iCs/>
          <w:sz w:val="24"/>
          <w:lang w:val="en-US"/>
        </w:rPr>
        <w:t>* corresponding author</w:t>
      </w:r>
      <w:r>
        <w:rPr>
          <w:i/>
          <w:iCs/>
          <w:sz w:val="24"/>
          <w:lang w:val="en-US"/>
        </w:rPr>
        <w:t>:</w:t>
      </w:r>
    </w:p>
    <w:p w14:paraId="19B4AA48" w14:textId="77777777" w:rsidR="000433DA" w:rsidRPr="007C68B2" w:rsidRDefault="000433DA" w:rsidP="000433DA">
      <w:pPr>
        <w:spacing w:line="480" w:lineRule="auto"/>
        <w:rPr>
          <w:sz w:val="24"/>
          <w:lang w:val="de-DE"/>
        </w:rPr>
      </w:pPr>
      <w:r>
        <w:rPr>
          <w:sz w:val="24"/>
          <w:lang w:val="de-DE"/>
        </w:rPr>
        <w:t>Haitao Wang</w:t>
      </w:r>
    </w:p>
    <w:p w14:paraId="42F551C4" w14:textId="77777777" w:rsidR="000433DA" w:rsidRPr="000433DA" w:rsidRDefault="000433DA" w:rsidP="000433DA">
      <w:pPr>
        <w:spacing w:line="480" w:lineRule="auto"/>
        <w:rPr>
          <w:sz w:val="24"/>
          <w:lang w:val="de-DE"/>
        </w:rPr>
      </w:pPr>
      <w:r w:rsidRPr="007C68B2">
        <w:rPr>
          <w:sz w:val="24"/>
          <w:lang w:val="de-DE"/>
        </w:rPr>
        <w:t xml:space="preserve">Felix-Hausdorff-Str. </w:t>
      </w:r>
      <w:r w:rsidRPr="000433DA">
        <w:rPr>
          <w:sz w:val="24"/>
          <w:lang w:val="de-DE"/>
        </w:rPr>
        <w:t>8</w:t>
      </w:r>
    </w:p>
    <w:p w14:paraId="584E9C3A" w14:textId="77777777" w:rsidR="000433DA" w:rsidRPr="0083482E" w:rsidRDefault="000433DA" w:rsidP="000433DA">
      <w:pPr>
        <w:spacing w:line="480" w:lineRule="auto"/>
        <w:rPr>
          <w:sz w:val="24"/>
          <w:lang w:val="en-US"/>
        </w:rPr>
      </w:pPr>
      <w:r w:rsidRPr="0083482E">
        <w:rPr>
          <w:sz w:val="24"/>
          <w:lang w:val="en-US"/>
        </w:rPr>
        <w:t>17489 Greifswald, Germany</w:t>
      </w:r>
    </w:p>
    <w:p w14:paraId="5ACC369C" w14:textId="77777777" w:rsidR="000433DA" w:rsidRPr="004D031A" w:rsidRDefault="000433DA" w:rsidP="000433DA">
      <w:pPr>
        <w:spacing w:line="480" w:lineRule="auto"/>
        <w:rPr>
          <w:sz w:val="24"/>
          <w:lang w:val="en-US"/>
        </w:rPr>
      </w:pPr>
      <w:r w:rsidRPr="004D031A">
        <w:rPr>
          <w:i/>
          <w:iCs/>
          <w:sz w:val="24"/>
          <w:lang w:val="en-US"/>
        </w:rPr>
        <w:t>phone: +49 3834 420</w:t>
      </w:r>
      <w:r>
        <w:rPr>
          <w:i/>
          <w:iCs/>
          <w:sz w:val="24"/>
          <w:lang w:val="en-US"/>
        </w:rPr>
        <w:t xml:space="preserve"> 5929</w:t>
      </w:r>
    </w:p>
    <w:p w14:paraId="1C34903A" w14:textId="6983D9B0" w:rsidR="00357540" w:rsidRPr="000433DA" w:rsidRDefault="000433DA" w:rsidP="000433DA">
      <w:pPr>
        <w:spacing w:line="480" w:lineRule="auto"/>
        <w:rPr>
          <w:iCs/>
          <w:color w:val="0000FF"/>
          <w:sz w:val="24"/>
          <w:u w:val="single"/>
          <w:lang w:val="en-US"/>
        </w:rPr>
      </w:pPr>
      <w:r w:rsidRPr="000A6C07">
        <w:rPr>
          <w:bCs/>
          <w:i/>
          <w:iCs/>
          <w:sz w:val="24"/>
          <w:lang w:val="en-US"/>
        </w:rPr>
        <w:t>email:</w:t>
      </w:r>
      <w:r w:rsidRPr="000A6C07">
        <w:rPr>
          <w:i/>
          <w:iCs/>
          <w:sz w:val="24"/>
          <w:lang w:val="en-US"/>
        </w:rPr>
        <w:t xml:space="preserve"> </w:t>
      </w:r>
      <w:hyperlink r:id="rId8" w:history="1">
        <w:r w:rsidRPr="00420F3C">
          <w:rPr>
            <w:rStyle w:val="Hyperlink"/>
            <w:i/>
            <w:sz w:val="24"/>
            <w:lang w:val="en-US"/>
          </w:rPr>
          <w:t>haitao.wang@uni-greifswald.de</w:t>
        </w:r>
      </w:hyperlink>
      <w:r w:rsidR="009D334C"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r>
        <w:rPr>
          <w:b/>
          <w:sz w:val="24"/>
          <w:szCs w:val="24"/>
          <w:u w:val="single"/>
        </w:rPr>
        <w:lastRenderedPageBreak/>
        <w:t>Abstract</w:t>
      </w:r>
    </w:p>
    <w:p w14:paraId="473410FA" w14:textId="54171566" w:rsidR="00DC2F20" w:rsidRPr="000433DA" w:rsidRDefault="000433DA" w:rsidP="000433DA">
      <w:pPr>
        <w:widowControl w:val="0"/>
        <w:spacing w:line="480" w:lineRule="auto"/>
        <w:rPr>
          <w:rFonts w:ascii="Times New Roman" w:eastAsia="Times New Roman" w:hAnsi="Times New Roman" w:cs="Times New Roman"/>
          <w:sz w:val="24"/>
          <w:szCs w:val="24"/>
          <w:lang w:val="en-US"/>
        </w:rPr>
      </w:pPr>
      <w:r w:rsidRPr="000433DA">
        <w:rPr>
          <w:rFonts w:eastAsia="Times New Roman"/>
          <w:color w:val="000000"/>
          <w:sz w:val="24"/>
          <w:szCs w:val="24"/>
          <w:lang w:val="en-US"/>
        </w:rPr>
        <w:t xml:space="preserve">The impact of drought on ammonia oxidizing microbes in peatlands remains unclear, despite their role as a rate-limiting step in nitrification and increasing drought prevalence. This study aims to identify trends in archaeal (AOA) and bacterial (AOB) ammonia oxidizer abundances and their feedbacks to summer drought in a rewetted percolation (PW) and coastal fen (CW) in northeastern Germany. We used unsupervised clustering to define drought conditions based on water table depth in the field. AOA and AOB abundances are quantified via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gene and transcript copies with reverse-transcription (RT-) qPCR from </w:t>
      </w:r>
      <w:r w:rsidRPr="000433DA">
        <w:rPr>
          <w:rFonts w:eastAsia="Times New Roman"/>
          <w:i/>
          <w:iCs/>
          <w:color w:val="000000"/>
          <w:sz w:val="24"/>
          <w:szCs w:val="24"/>
          <w:lang w:val="en-US"/>
        </w:rPr>
        <w:t>in situ</w:t>
      </w:r>
      <w:r w:rsidRPr="000433DA">
        <w:rPr>
          <w:rFonts w:eastAsia="Times New Roman"/>
          <w:color w:val="000000"/>
          <w:sz w:val="24"/>
          <w:szCs w:val="24"/>
          <w:lang w:val="en-US"/>
        </w:rPr>
        <w:t xml:space="preserve"> peat soil bi-monthly between April and February. These results are supported by both metatranscriptomes and clade assignment of AOA amplicons. The magnitude of the nitrifying microbiomes’ drought response correlated to site hydrological stability. Both RT-qPCR and metatranscriptomics showed that PW had an increase in bacterial and archaeal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transcript abundance during drought. Additionally, there was evidence in the PW metatranscriptome for shifts in soil nitrogen sources, first from a decrease in nitrogen fixation after drought onset, then due to a late-drought increase in assimilatory nitrate reduction to ammonium. The dynamics of soil nitrogen sources in PW could be a biotic mechanism driving the peak of AOA and AOB, as a stable soil water content throughout the drought suggests the soil remained hypoxic despite the lowered water table. In contrast, CW had no significant shifts in either RT-qPCR </w:t>
      </w:r>
      <w:r w:rsidRPr="000433DA">
        <w:rPr>
          <w:rFonts w:eastAsia="Times New Roman"/>
          <w:i/>
          <w:iCs/>
          <w:color w:val="000000"/>
          <w:sz w:val="24"/>
          <w:szCs w:val="24"/>
          <w:lang w:val="en-US"/>
        </w:rPr>
        <w:t>amoA</w:t>
      </w:r>
      <w:r w:rsidRPr="000433DA">
        <w:rPr>
          <w:rFonts w:eastAsia="Times New Roman"/>
          <w:color w:val="000000"/>
          <w:sz w:val="24"/>
          <w:szCs w:val="24"/>
          <w:lang w:val="en-US"/>
        </w:rPr>
        <w:t xml:space="preserve"> or nitrogen cycling mRNA gene abundances during the drought. There was also higher AOA clade diversity in PW (4 clades across 3 species) compared to CW (exclusively </w:t>
      </w:r>
      <w:r w:rsidRPr="000433DA">
        <w:rPr>
          <w:rFonts w:eastAsia="Times New Roman"/>
          <w:i/>
          <w:iCs/>
          <w:color w:val="000000"/>
          <w:sz w:val="24"/>
          <w:szCs w:val="24"/>
          <w:lang w:val="en-US"/>
        </w:rPr>
        <w:t>Ca. Nitrosotaleales</w:t>
      </w:r>
      <w:r w:rsidRPr="000433DA">
        <w:rPr>
          <w:rFonts w:eastAsia="Times New Roman"/>
          <w:color w:val="000000"/>
          <w:sz w:val="24"/>
          <w:szCs w:val="24"/>
          <w:lang w:val="en-US"/>
        </w:rPr>
        <w:t xml:space="preserve"> clade Alpha). These results suggest that ammonia oxidizers react significantly to </w:t>
      </w:r>
      <w:r w:rsidRPr="000433DA">
        <w:rPr>
          <w:rFonts w:eastAsia="Times New Roman"/>
          <w:color w:val="000000"/>
          <w:sz w:val="24"/>
          <w:szCs w:val="24"/>
          <w:lang w:val="en-US"/>
        </w:rPr>
        <w:lastRenderedPageBreak/>
        <w:t xml:space="preserve">drought, responding to changes in soil nitrogen sources and amplifying shifts in nitrogen cycling gene transcription. As such extreme weather events occur more frequently, they will likely play pivotal roles in rewetted fens’ ecosystem functioning in a changing climate.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65305C9B"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xml:space="preserve">. </w:t>
      </w:r>
      <w:commentRangeStart w:id="0"/>
      <w:r w:rsidRPr="00CD4B01">
        <w:rPr>
          <w:color w:val="222222"/>
          <w:sz w:val="24"/>
          <w:szCs w:val="24"/>
        </w:rPr>
        <w:t>However, this carbon storage function is threatened by the increasing nitrogen eutrophication of soil since the industrial revolution</w:t>
      </w:r>
      <w:commentRangeEnd w:id="0"/>
      <w:r w:rsidR="00CB289F">
        <w:rPr>
          <w:rStyle w:val="Kommentarzeichen"/>
        </w:rPr>
        <w:commentReference w:id="0"/>
      </w:r>
      <w:r w:rsidR="00797AA4">
        <w:t xml:space="preserve"> </w:t>
      </w:r>
      <w:r w:rsidR="00797AA4">
        <w:fldChar w:fldCharType="begin"/>
      </w:r>
      <w:r w:rsidR="0000051A">
        <w:instrText xml:space="preserve"> ADDIN ZOTERO_ITEM CSL_CITATION {"citationID":"pATXqOoo","properties":{"formattedCitation":"[2]","plainCitation":"[2]","noteIndex":0},"citationItems":[{"id":2,"uris":["http://zotero.org/users/local/lzRxkMmx/items/XCWTCIS5"],"itemData":{"id":2,"type":"article-journal","container-title":"Global Change Biology","DOI":"10.1111/gcb.14981","issue":"4","language":"en","page":"1962-1985","title":"Anthropogenic global shifts in biospheric N and P concentrations and ratios and their impacts on biodiversity, ecosystem productivity, food security, and human health","volume":"26","author":[{"family":"Penuelas","given":"J."},{"family":"Janssens","given":"I.A."},{"family":"Ciais","given":"P."},{"family":"Obersteiner","given":"M."},{"family":"Sardans","given":"J."}],"issued":{"date-parts":[["2020"]]}}}],"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w:t>
      </w:r>
      <w:del w:id="1" w:author="Haitao Wang" w:date="2024-05-14T13:38:00Z">
        <w:r w:rsidRPr="00CD4B01" w:rsidDel="00787C3F">
          <w:rPr>
            <w:color w:val="222222"/>
            <w:sz w:val="24"/>
            <w:szCs w:val="24"/>
          </w:rPr>
          <w:delText>s</w:delText>
        </w:r>
      </w:del>
      <w:r w:rsidRPr="00CD4B01">
        <w:rPr>
          <w:color w:val="222222"/>
          <w:sz w:val="24"/>
          <w:szCs w:val="24"/>
        </w:rPr>
        <w:t xml:space="preserve">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00051A">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DOI":"10.1016/j.foreco.2023.121143","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00051A">
        <w:instrText xml:space="preserve"> ADDIN ZOTERO_ITEM CSL_CITATION {"citationID":"Kuoyj26t","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4F7355DB"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00051A">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R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00560CD5">
        <w:rPr>
          <w:sz w:val="24"/>
          <w:szCs w:val="24"/>
        </w:rPr>
        <w:t>-</w:t>
      </w:r>
      <w:r w:rsidRPr="00CD4B01">
        <w:rPr>
          <w:i/>
          <w:sz w:val="24"/>
          <w:szCs w:val="24"/>
        </w:rPr>
        <w:t>amo</w:t>
      </w:r>
      <w:r w:rsidRPr="00CD4B01">
        <w:rPr>
          <w:sz w:val="24"/>
          <w:szCs w:val="24"/>
        </w:rPr>
        <w:t xml:space="preserve"> and B</w:t>
      </w:r>
      <w:r w:rsidR="00560CD5">
        <w:rPr>
          <w:sz w:val="24"/>
          <w:szCs w:val="24"/>
        </w:rPr>
        <w:t>-</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00051A">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S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4D47C403"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 fen </w:t>
      </w:r>
      <w:r w:rsidR="00E80CF3">
        <w:rPr>
          <w:rFonts w:hint="eastAsia"/>
          <w:sz w:val="24"/>
          <w:szCs w:val="24"/>
          <w:lang w:eastAsia="zh-CN"/>
        </w:rPr>
        <w:t>peatlands</w:t>
      </w:r>
      <w:r w:rsidR="00E868C1" w:rsidRPr="00CD4B01">
        <w:rPr>
          <w:sz w:val="24"/>
          <w:szCs w:val="24"/>
        </w:rPr>
        <w:t xml:space="preserve">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57E840C0" w:rsidR="008332B6" w:rsidRDefault="009D334C" w:rsidP="008015E0">
      <w:pPr>
        <w:spacing w:before="240" w:after="240" w:line="480" w:lineRule="auto"/>
        <w:rPr>
          <w:color w:val="222222"/>
          <w:sz w:val="24"/>
          <w:szCs w:val="24"/>
        </w:rPr>
      </w:pPr>
      <w:commentRangeStart w:id="2"/>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w:t>
      </w:r>
      <w:commentRangeEnd w:id="2"/>
      <w:r w:rsidR="00CB289F">
        <w:rPr>
          <w:rStyle w:val="Kommentarzeichen"/>
        </w:rPr>
        <w:commentReference w:id="2"/>
      </w:r>
      <w:r w:rsidRPr="00CD4B01">
        <w:rPr>
          <w:sz w:val="24"/>
          <w:szCs w:val="24"/>
        </w:rPr>
        <w:t xml:space="preserve"> However, there has been no studies to date </w:t>
      </w:r>
      <w:r w:rsidR="00E80CF3">
        <w:rPr>
          <w:rFonts w:hint="eastAsia"/>
          <w:sz w:val="24"/>
          <w:szCs w:val="24"/>
          <w:lang w:eastAsia="zh-CN"/>
        </w:rPr>
        <w:t>investigating</w:t>
      </w:r>
      <w:r w:rsidR="00E80CF3" w:rsidRPr="00CD4B01">
        <w:rPr>
          <w:sz w:val="24"/>
          <w:szCs w:val="24"/>
        </w:rPr>
        <w:t xml:space="preserve"> </w:t>
      </w:r>
      <w:r w:rsidRPr="00CD4B01">
        <w:rPr>
          <w:sz w:val="24"/>
          <w:szCs w:val="24"/>
        </w:rPr>
        <w:t>the impact of these extreme drought cycles on nitrification in central European peatlands, which is vital to understand drought impacts on peatland ecosystem functions from carbon storage to greenhouse gas emissions.</w:t>
      </w:r>
    </w:p>
    <w:p w14:paraId="228A2AE3" w14:textId="2606D1EA"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00051A">
        <w:instrText xml:space="preserve"> ADDIN ZOTERO_ITEM CSL_CITATION {"citationID":"HNroxe9L","properties":{"formattedCitation":"[4]","plainCitation":"[4]","noteIndex":0},"citationItems":[{"id":5,"uris":["http://zotero.org/users/local/lzRxkMmx/items/SB8WCZCA"],"itemData":{"id":5,"type":"article-journal","container-title":"Environ Res Lett","DOI":"10.1088/1748-9326/ab3947","issue":"9","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32DC8865"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w:t>
      </w:r>
      <w:ins w:id="3" w:author="Haitao Wang" w:date="2024-05-14T14:41:00Z">
        <w:r w:rsidR="00FF3CBE">
          <w:rPr>
            <w:rFonts w:hint="eastAsia"/>
            <w:sz w:val="24"/>
            <w:szCs w:val="24"/>
            <w:lang w:eastAsia="zh-CN"/>
          </w:rPr>
          <w:t xml:space="preserve">amplicon </w:t>
        </w:r>
      </w:ins>
      <w:r w:rsidRPr="00CD4B01">
        <w:rPr>
          <w:sz w:val="24"/>
          <w:szCs w:val="24"/>
        </w:rPr>
        <w:t>sequencing across</w:t>
      </w:r>
      <w:commentRangeStart w:id="4"/>
      <w:r w:rsidRPr="00CD4B01">
        <w:rPr>
          <w:sz w:val="24"/>
          <w:szCs w:val="24"/>
        </w:rPr>
        <w:t xml:space="preserve"> six time points</w:t>
      </w:r>
      <w:commentRangeEnd w:id="4"/>
      <w:r w:rsidR="00314F0C">
        <w:rPr>
          <w:rStyle w:val="Kommentarzeichen"/>
        </w:rPr>
        <w:commentReference w:id="4"/>
      </w:r>
      <w:r w:rsidRPr="00CD4B01">
        <w:rPr>
          <w:sz w:val="24"/>
          <w:szCs w:val="24"/>
        </w:rPr>
        <w:t xml:space="preserve">.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w:t>
      </w:r>
      <w:r w:rsidRPr="00CD4B01">
        <w:rPr>
          <w:sz w:val="24"/>
          <w:szCs w:val="24"/>
        </w:rPr>
        <w:lastRenderedPageBreak/>
        <w:t xml:space="preserve">ammonia oxidizing archaea </w:t>
      </w:r>
      <w:r w:rsidR="00314F0C">
        <w:rPr>
          <w:rFonts w:hint="eastAsia"/>
          <w:sz w:val="24"/>
          <w:szCs w:val="24"/>
          <w:lang w:eastAsia="zh-CN"/>
        </w:rPr>
        <w:t>will</w:t>
      </w:r>
      <w:r w:rsidR="00314F0C" w:rsidRPr="00CD4B01">
        <w:rPr>
          <w:sz w:val="24"/>
          <w:szCs w:val="24"/>
        </w:rPr>
        <w:t xml:space="preserve"> </w:t>
      </w:r>
      <w:r w:rsidRPr="00CD4B01">
        <w:rPr>
          <w:sz w:val="24"/>
          <w:szCs w:val="24"/>
        </w:rPr>
        <w:t xml:space="preserve">have a greater drought response than ammonia oxidizing bacteria because of their higher substrate affinity in acidic soils such as those at the fen sites. </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ere collected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Samples were collected from a rewetted percolation fen (PW) and a rewetted coastal fen (CW) in Mecklenburg-Vorpommern, Germany. PW is in the catchment areas of the rivers Trebel and Recknitz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5" w:name="_15lhibsf1fxw" w:colFirst="0" w:colLast="0"/>
      <w:bookmarkStart w:id="6" w:name="_ld4uyrza8krj" w:colFirst="0" w:colLast="0"/>
      <w:bookmarkEnd w:id="5"/>
      <w:bookmarkEnd w:id="6"/>
      <w:r>
        <w:rPr>
          <w:sz w:val="24"/>
          <w:szCs w:val="24"/>
        </w:rPr>
        <w:t>Three peat cores were sampled</w:t>
      </w:r>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ere removed from each core at a depth of 05-10 cm, homogenized and stored on ice in the field before long-term storage at -20°C. </w:t>
      </w:r>
    </w:p>
    <w:p w14:paraId="04A70945" w14:textId="2EAF6821" w:rsidR="00357540" w:rsidRDefault="009D334C" w:rsidP="009D334C">
      <w:pPr>
        <w:spacing w:before="240" w:after="240" w:line="480" w:lineRule="auto"/>
        <w:rPr>
          <w:sz w:val="24"/>
          <w:szCs w:val="24"/>
        </w:rPr>
      </w:pPr>
      <w:r w:rsidRPr="00CD4B01">
        <w:rPr>
          <w:sz w:val="24"/>
          <w:szCs w:val="24"/>
        </w:rPr>
        <w:lastRenderedPageBreak/>
        <w:t>Site water levels and soil temperatures were monitored on a continuous basis between September 2017 and February 2020 with Campbell Scientific CR300 Dataloggers (Logan, USA) and HOBO Dataloggers (Bourne, USA)</w:t>
      </w:r>
      <w:r w:rsidR="00BE7278">
        <w:rPr>
          <w:sz w:val="24"/>
          <w:szCs w:val="24"/>
        </w:rPr>
        <w:t>, respectively</w:t>
      </w:r>
      <w:r w:rsidRPr="00CD4B01">
        <w:rPr>
          <w:sz w:val="24"/>
          <w:szCs w:val="24"/>
        </w:rPr>
        <w:t>.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7" w:name="_lg3lnejwpcqo" w:colFirst="0" w:colLast="0"/>
      <w:bookmarkEnd w:id="7"/>
    </w:p>
    <w:p w14:paraId="21E13C50" w14:textId="6C5D7E30" w:rsidR="00650CEC" w:rsidRPr="00CD4B01" w:rsidRDefault="00650CEC" w:rsidP="00650CEC">
      <w:pPr>
        <w:spacing w:before="240" w:after="240" w:line="480" w:lineRule="auto"/>
        <w:rPr>
          <w:b/>
          <w:sz w:val="24"/>
          <w:szCs w:val="24"/>
        </w:rPr>
      </w:pPr>
      <w:r w:rsidRPr="00CD4B01">
        <w:rPr>
          <w:b/>
          <w:sz w:val="24"/>
          <w:szCs w:val="24"/>
        </w:rPr>
        <w:t>2.</w:t>
      </w:r>
      <w:r>
        <w:rPr>
          <w:b/>
          <w:sz w:val="24"/>
          <w:szCs w:val="24"/>
        </w:rPr>
        <w:t>2</w:t>
      </w:r>
      <w:r w:rsidRPr="00CD4B01">
        <w:rPr>
          <w:b/>
          <w:sz w:val="24"/>
          <w:szCs w:val="24"/>
        </w:rPr>
        <w:t xml:space="preserve"> K-means algorithm for drought definition</w:t>
      </w:r>
    </w:p>
    <w:p w14:paraId="58D39BDB" w14:textId="3C232A06" w:rsidR="00650CEC" w:rsidRPr="00CD4B01" w:rsidRDefault="00650CEC" w:rsidP="00650CE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Pr>
          <w:sz w:val="24"/>
          <w:szCs w:val="24"/>
        </w:rPr>
        <w:t xml:space="preserve"> </w:t>
      </w:r>
      <w:r>
        <w:rPr>
          <w:sz w:val="24"/>
          <w:szCs w:val="24"/>
        </w:rPr>
        <w:fldChar w:fldCharType="begin"/>
      </w:r>
      <w:r>
        <w:rPr>
          <w:sz w:val="24"/>
          <w:szCs w:val="24"/>
        </w:rPr>
        <w:instrText xml:space="preserve"> ADDIN ZOTERO_ITEM CSL_CITATION {"citationID":"mcjwqZVT","properties":{"formattedCitation":"[63]","plainCitation":"[63]","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Pr>
          <w:sz w:val="24"/>
          <w:szCs w:val="24"/>
        </w:rPr>
        <w:fldChar w:fldCharType="separate"/>
      </w:r>
      <w:r w:rsidRPr="00650CEC">
        <w:rPr>
          <w:sz w:val="24"/>
        </w:rPr>
        <w:t>[63]</w:t>
      </w:r>
      <w:r>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Pr>
          <w:sz w:val="24"/>
          <w:szCs w:val="24"/>
        </w:rPr>
        <w:fldChar w:fldCharType="begin"/>
      </w:r>
      <w:r>
        <w:rPr>
          <w:sz w:val="24"/>
          <w:szCs w:val="24"/>
        </w:rPr>
        <w:instrText xml:space="preserve"> ADDIN ZOTERO_ITEM CSL_CITATION {"citationID":"diN333gJ","properties":{"formattedCitation":"[64]","plainCitation":"[64]","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Pr>
          <w:sz w:val="24"/>
          <w:szCs w:val="24"/>
        </w:rPr>
        <w:fldChar w:fldCharType="separate"/>
      </w:r>
      <w:r w:rsidRPr="00650CEC">
        <w:rPr>
          <w:sz w:val="24"/>
        </w:rPr>
        <w:t>[64]</w:t>
      </w:r>
      <w:r>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Pr>
          <w:sz w:val="24"/>
          <w:szCs w:val="24"/>
        </w:rPr>
        <w:fldChar w:fldCharType="begin"/>
      </w:r>
      <w:r>
        <w:rPr>
          <w:sz w:val="24"/>
          <w:szCs w:val="24"/>
        </w:rPr>
        <w:instrText xml:space="preserve"> ADDIN ZOTERO_ITEM CSL_CITATION {"citationID":"OszbSU8E","properties":{"formattedCitation":"[65]","plainCitation":"[65]","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Pr>
          <w:sz w:val="24"/>
          <w:szCs w:val="24"/>
        </w:rPr>
        <w:fldChar w:fldCharType="separate"/>
      </w:r>
      <w:r w:rsidRPr="00650CEC">
        <w:rPr>
          <w:sz w:val="24"/>
        </w:rPr>
        <w:t>[65]</w:t>
      </w:r>
      <w:r>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w:t>
      </w:r>
      <w:r w:rsidRPr="00CD4B01">
        <w:rPr>
          <w:sz w:val="24"/>
          <w:szCs w:val="24"/>
        </w:rPr>
        <w:lastRenderedPageBreak/>
        <w:t xml:space="preserve">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w:t>
      </w:r>
      <w:r w:rsidRPr="00CD4B01">
        <w:rPr>
          <w:noProof/>
          <w:sz w:val="24"/>
          <w:szCs w:val="24"/>
          <w:lang w:val="en-US"/>
        </w:rPr>
        <mc:AlternateContent>
          <mc:Choice Requires="wps">
            <w:drawing>
              <wp:anchor distT="0" distB="0" distL="114300" distR="114300" simplePos="0" relativeHeight="251675648" behindDoc="0" locked="0" layoutInCell="1" allowOverlap="1" wp14:anchorId="69861A3D" wp14:editId="65CD467A">
                <wp:simplePos x="0" y="0"/>
                <wp:positionH relativeFrom="margin">
                  <wp:posOffset>-34980</wp:posOffset>
                </wp:positionH>
                <wp:positionV relativeFrom="page">
                  <wp:posOffset>5709644</wp:posOffset>
                </wp:positionV>
                <wp:extent cx="5946775" cy="521335"/>
                <wp:effectExtent l="0" t="0" r="0" b="2540"/>
                <wp:wrapSquare wrapText="bothSides"/>
                <wp:docPr id="3" name="Textfeld 3"/>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54D2E11C" w14:textId="77777777" w:rsidR="004C1D13" w:rsidRPr="00CD4B01" w:rsidRDefault="004C1D13"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9861A3D" id="_x0000_t202" coordsize="21600,21600" o:spt="202" path="m,l,21600r21600,l21600,xe">
                <v:stroke joinstyle="miter"/>
                <v:path gradientshapeok="t" o:connecttype="rect"/>
              </v:shapetype>
              <v:shape id="Textfeld 3" o:spid="_x0000_s1026" type="#_x0000_t202" style="position:absolute;margin-left:-2.75pt;margin-top:449.6pt;width:468.25pt;height:41.05pt;z-index:25167564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" stroked="f">
                <v:textbox style="mso-fit-shape-to-text:t" inset="0,0,0,0">
                  <w:txbxContent>
                    <w:p w14:paraId="54D2E11C" w14:textId="77777777" w:rsidR="004C1D13" w:rsidRPr="00CD4B01" w:rsidRDefault="004C1D13" w:rsidP="00650CEC">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Values interpreted from k-means clustering algorithm in the CW and PW sites.</w:t>
                      </w:r>
                    </w:p>
                  </w:txbxContent>
                </v:textbox>
                <w10:wrap type="square" anchorx="margin" anchory="page"/>
              </v:shape>
            </w:pict>
          </mc:Fallback>
        </mc:AlternateContent>
      </w:r>
      <w:r w:rsidRPr="00CD4B01">
        <w:rPr>
          <w:sz w:val="24"/>
          <w:szCs w:val="24"/>
        </w:rPr>
        <w:t>algorithm implementation are available in the supplementary information.</w:t>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650CEC" w:rsidRPr="00CD4B01" w14:paraId="55505495" w14:textId="77777777" w:rsidTr="0083482E">
        <w:trPr>
          <w:jc w:val="center"/>
        </w:trPr>
        <w:tc>
          <w:tcPr>
            <w:tcW w:w="870" w:type="dxa"/>
            <w:shd w:val="clear" w:color="auto" w:fill="auto"/>
            <w:tcMar>
              <w:top w:w="100" w:type="dxa"/>
              <w:left w:w="100" w:type="dxa"/>
              <w:bottom w:w="100" w:type="dxa"/>
              <w:right w:w="100" w:type="dxa"/>
            </w:tcMar>
          </w:tcPr>
          <w:p w14:paraId="490F15BF"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Site</w:t>
            </w:r>
          </w:p>
        </w:tc>
        <w:tc>
          <w:tcPr>
            <w:tcW w:w="1425" w:type="dxa"/>
            <w:shd w:val="clear" w:color="auto" w:fill="auto"/>
            <w:tcMar>
              <w:top w:w="100" w:type="dxa"/>
              <w:left w:w="100" w:type="dxa"/>
              <w:bottom w:w="100" w:type="dxa"/>
              <w:right w:w="100" w:type="dxa"/>
            </w:tcMar>
          </w:tcPr>
          <w:p w14:paraId="62C21D85" w14:textId="59742B59"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4BF36F0D" w14:textId="77777777" w:rsidR="00650CEC" w:rsidRPr="00CD4B01" w:rsidRDefault="00650CEC" w:rsidP="0083482E">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ins w:id="8" w:author="Haitao Wang" w:date="2024-05-13T15:11:00Z">
                      <w:rPr>
                        <w:rFonts w:ascii="Cambria Math" w:hAnsi="Cambria Math"/>
                        <w:i/>
                        <w:sz w:val="24"/>
                        <w:szCs w:val="24"/>
                        <w:lang w:val="de-DE"/>
                      </w:rPr>
                    </w:ins>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54F8299A"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4F60D7A7"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513E1249"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650CEC" w:rsidRPr="00CD4B01" w14:paraId="6EBE83B8" w14:textId="77777777" w:rsidTr="0083482E">
        <w:trPr>
          <w:jc w:val="center"/>
        </w:trPr>
        <w:tc>
          <w:tcPr>
            <w:tcW w:w="870" w:type="dxa"/>
            <w:shd w:val="clear" w:color="auto" w:fill="auto"/>
            <w:tcMar>
              <w:top w:w="100" w:type="dxa"/>
              <w:left w:w="100" w:type="dxa"/>
              <w:bottom w:w="100" w:type="dxa"/>
              <w:right w:w="100" w:type="dxa"/>
            </w:tcMar>
          </w:tcPr>
          <w:p w14:paraId="05C9BEB6"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27A5F2C8" w14:textId="67A34D11"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245FB202"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063CB7EB"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626866E5"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5A4045B1"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650CEC" w:rsidRPr="00CD4B01" w14:paraId="40BC05FE" w14:textId="77777777" w:rsidTr="0083482E">
        <w:trPr>
          <w:jc w:val="center"/>
        </w:trPr>
        <w:tc>
          <w:tcPr>
            <w:tcW w:w="870" w:type="dxa"/>
            <w:shd w:val="clear" w:color="auto" w:fill="auto"/>
            <w:tcMar>
              <w:top w:w="100" w:type="dxa"/>
              <w:left w:w="100" w:type="dxa"/>
              <w:bottom w:w="100" w:type="dxa"/>
              <w:right w:w="100" w:type="dxa"/>
            </w:tcMar>
          </w:tcPr>
          <w:p w14:paraId="1DD023AE"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54F58B2C" w14:textId="36D8773F"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6AE90354"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0831A062"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72E2949C"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796C09AC" w14:textId="77777777" w:rsidR="00650CEC" w:rsidRPr="00CD4B01" w:rsidRDefault="00650CEC" w:rsidP="0083482E">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p w14:paraId="171B3CF6" w14:textId="270267E8" w:rsidR="009D334C" w:rsidRPr="00CD4B01" w:rsidRDefault="009D334C" w:rsidP="009D334C">
      <w:pPr>
        <w:spacing w:before="240" w:after="240" w:line="480" w:lineRule="auto"/>
        <w:rPr>
          <w:b/>
          <w:sz w:val="24"/>
          <w:szCs w:val="24"/>
          <w:highlight w:val="yellow"/>
        </w:rPr>
      </w:pPr>
      <w:r w:rsidRPr="00CD4B01">
        <w:rPr>
          <w:b/>
          <w:sz w:val="24"/>
          <w:szCs w:val="24"/>
        </w:rPr>
        <w:t>2.</w:t>
      </w:r>
      <w:r w:rsidR="00650CEC">
        <w:rPr>
          <w:b/>
          <w:sz w:val="24"/>
          <w:szCs w:val="24"/>
        </w:rPr>
        <w:t>3</w:t>
      </w:r>
      <w:r w:rsidRPr="00CD4B01">
        <w:rPr>
          <w:b/>
          <w:sz w:val="24"/>
          <w:szCs w:val="24"/>
        </w:rPr>
        <w:t xml:space="preserve"> Molecular methods</w:t>
      </w:r>
    </w:p>
    <w:p w14:paraId="305CF69D" w14:textId="4A58C9F5" w:rsidR="000433DA" w:rsidRDefault="009D334C" w:rsidP="009D334C">
      <w:pPr>
        <w:spacing w:before="240" w:after="240" w:line="480" w:lineRule="auto"/>
        <w:rPr>
          <w:sz w:val="24"/>
          <w:szCs w:val="24"/>
        </w:rPr>
      </w:pPr>
      <w:r w:rsidRPr="00CD4B01">
        <w:rPr>
          <w:sz w:val="24"/>
          <w:szCs w:val="24"/>
        </w:rPr>
        <w:t xml:space="preserve">The </w:t>
      </w:r>
      <w:r w:rsidR="00222521">
        <w:rPr>
          <w:sz w:val="24"/>
          <w:szCs w:val="24"/>
        </w:rPr>
        <w:t xml:space="preserve">total </w:t>
      </w:r>
      <w:r w:rsidRPr="00CD4B01">
        <w:rPr>
          <w:sz w:val="24"/>
          <w:szCs w:val="24"/>
        </w:rPr>
        <w:t>RNA and 16S rRNA extraction protocols</w:t>
      </w:r>
      <w:r w:rsidR="00BE7278">
        <w:rPr>
          <w:sz w:val="24"/>
          <w:szCs w:val="24"/>
        </w:rPr>
        <w:t xml:space="preserve"> and amplicon sequencing</w:t>
      </w:r>
      <w:r w:rsidR="00222521">
        <w:rPr>
          <w:sz w:val="24"/>
          <w:szCs w:val="24"/>
        </w:rPr>
        <w:t>, as well as the qPCR protocol for the 16S rRNA gene,</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w:t>
      </w:r>
      <w:r w:rsidR="00222521">
        <w:rPr>
          <w:sz w:val="24"/>
          <w:szCs w:val="24"/>
        </w:rPr>
        <w:t xml:space="preserve">The 515YF/B806R primer pair was used to amplify the 16S rRNA for both genome sequencing and qPCR </w:t>
      </w:r>
      <w:r w:rsidR="00222521">
        <w:rPr>
          <w:sz w:val="24"/>
          <w:szCs w:val="24"/>
        </w:rPr>
        <w:fldChar w:fldCharType="begin"/>
      </w:r>
      <w:r w:rsidR="00222521">
        <w:rPr>
          <w:sz w:val="24"/>
          <w:szCs w:val="24"/>
        </w:rPr>
        <w:instrText xml:space="preserve"> ADDIN ZOTERO_ITEM CSL_CITATION {"citationID":"Ip4NLJLu","properties":{"formattedCitation":"[39]","plainCitation":"[39]","noteIndex":0},"citationItems":[{"id":232,"uris":["http://zotero.org/users/local/lzRxkMmx/items/5RKU25QE"],"itemData":{"id":232,"type":"article-journal","abstract":"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n          , \n            ABSTRACT\n            \n              Designing primers for PCR-based taxonomic surveys that amplify a broad range of phylotypes in varied community samples is a difficult challenge, and the comparability of data sets amplified with var</w:instrText>
      </w:r>
      <w:r w:rsidR="00222521">
        <w:rPr>
          <w:rFonts w:hint="eastAsia"/>
          <w:sz w:val="24"/>
          <w:szCs w:val="24"/>
        </w:rPr>
        <w:instrText>ied primers requires attention. Here, we examined the performance of modified 16S rRNA gene and internal transcribed spacer (ITS) primers for archaea/bacteria and fungi, respectively, with nonaquatic samples. We moved primer bar codes to the 5</w:instrText>
      </w:r>
      <w:r w:rsidR="00222521">
        <w:rPr>
          <w:rFonts w:hint="eastAsia"/>
          <w:sz w:val="24"/>
          <w:szCs w:val="24"/>
        </w:rPr>
        <w:instrText>′</w:instrText>
      </w:r>
      <w:r w:rsidR="00222521">
        <w:rPr>
          <w:rFonts w:hint="eastAsia"/>
          <w:sz w:val="24"/>
          <w:szCs w:val="24"/>
        </w:rPr>
        <w:instrText xml:space="preserve"> end, allowing for a range of different 3</w:instrText>
      </w:r>
      <w:r w:rsidR="00222521">
        <w:rPr>
          <w:rFonts w:hint="eastAsia"/>
          <w:sz w:val="24"/>
          <w:szCs w:val="24"/>
        </w:rPr>
        <w:instrText>′</w:instrText>
      </w:r>
      <w:r w:rsidR="00222521">
        <w:rPr>
          <w:rFonts w:hint="eastAsia"/>
          <w:sz w:val="24"/>
          <w:szCs w:val="24"/>
        </w:rPr>
        <w:instrText xml:space="preserve"> primer pairings, such as the 515f/926r primer pair, which amplifies variable regions 4 and 5 of the 16S rRNA gene. We additionally demonstrated that modifications to the 515f/806r (variable region 4) 16S primer pair, which </w:instrText>
      </w:r>
      <w:r w:rsidR="00222521">
        <w:rPr>
          <w:sz w:val="24"/>
          <w:szCs w:val="24"/>
        </w:rPr>
        <w:instrText xml:space="preserve">improves detection of\n              Thaumarchaeota\n              and clade SAR11 in marine samples, do not degrade performance on taxa already amplified effectively by the original primer set. Alterations to the fungal ITS primers did result in differential but overall improved performance compared to the original primers. In both cases, the improved primers should be widely adopted for amplicon studies.\n            \n            \n              IMPORTANCE\n              We continue to uncover a wealth of information connecting microbes in important ways to human and environmental ecology. As our scientific knowledge and technical abilities improve, the tools used for microbiome surveys can be modified to improve the accuracy of our techniques, ensuring that we can continue to identify groundbreaking connections between microbes and the ecosystems they populate, from ice caps to the human body. It is important to confirm that modifications to these tools do not cause new, detrimental biases that would inhibit the field rather than continue to move it forward. We therefore demonstrated that two recently modified primer pairs that target taxonomically discriminatory regions of bacterial and fungal genomic DNA do not introduce new biases when used on a variety of sample types, from soil to human skin. This confirms the utility of these primers for maintaining currently recommended microbiome research techniques as the state of the art.","container-title":"mSystems","DOI":"10.1128/mSystems.00009-15","ISSN":"2379-5077","issue":"1","journalAbbreviation":"mSystems","language":"en","page":"e00009-15","source":"DOI.org (Crossref)","title":"Improved Bacterial 16S rRNA Gene (V4 and V4-5) and Fungal Internal Transcribed Spacer Marker Gene Primers for Microbial Community Surveys","volume":"1","author":[{"family":"Walters","given":"William"},{"family":"Hyde","given":"Embriette R."},{"family":"Berg-Lyons","given":"Donna"},{"family":"Ackermann","given":"Gail"},{"family":"Humphrey","given":"Greg"},{"family":"Parada","given":"Alma"},{"family":"Gilbert","given":"Jack A."},{"family":"Jansson","given":"Janet K."},{"family":"Caporaso","given":"J. Gregory"},{"family":"Fuhrman","given":"Jed A."},{"family":"Apprill","given":"Amy"},{"family":"Knight","given":"Rob"}],"editor":[{"family":"Bik","given":"Holly"}],"issued":{"date-parts":[["2016",2,23]]}}}],"schema":"https://github.com/citation-style-language/schema/raw/master/csl-citation.json"} </w:instrText>
      </w:r>
      <w:r w:rsidR="00222521">
        <w:rPr>
          <w:sz w:val="24"/>
          <w:szCs w:val="24"/>
        </w:rPr>
        <w:fldChar w:fldCharType="separate"/>
      </w:r>
      <w:r w:rsidR="00222521" w:rsidRPr="00222521">
        <w:rPr>
          <w:sz w:val="24"/>
        </w:rPr>
        <w:t>[39]</w:t>
      </w:r>
      <w:r w:rsidR="00222521">
        <w:rPr>
          <w:sz w:val="24"/>
          <w:szCs w:val="24"/>
        </w:rPr>
        <w:fldChar w:fldCharType="end"/>
      </w:r>
      <w:r w:rsidR="00222521">
        <w:rPr>
          <w:sz w:val="24"/>
          <w:szCs w:val="24"/>
        </w:rPr>
        <w:t xml:space="preserve">. </w:t>
      </w:r>
      <w:r w:rsidR="0000051A">
        <w:rPr>
          <w:sz w:val="24"/>
          <w:szCs w:val="24"/>
        </w:rPr>
        <w:t xml:space="preserve">Genome sequencing of the 16S rRNA gene was performed by LGC Genomics GmbH (Berlin, Germany) with the Illumina MiSeq 300 bp paired-end platform. The sequences were then filtered with the </w:t>
      </w:r>
      <w:r w:rsidR="0000051A">
        <w:rPr>
          <w:i/>
          <w:sz w:val="24"/>
          <w:szCs w:val="24"/>
        </w:rPr>
        <w:t xml:space="preserve">dada2 </w:t>
      </w:r>
      <w:r w:rsidR="0000051A">
        <w:rPr>
          <w:sz w:val="24"/>
          <w:szCs w:val="24"/>
        </w:rPr>
        <w:t xml:space="preserve">pipeline (v1.8.0) in R v3.6.3 (maxEE = 2, truncQ = 2, maxN = 0) </w:t>
      </w:r>
      <w:r w:rsidR="0000051A">
        <w:rPr>
          <w:sz w:val="24"/>
          <w:szCs w:val="24"/>
        </w:rPr>
        <w:fldChar w:fldCharType="begin"/>
      </w:r>
      <w:r w:rsidR="0000051A">
        <w:rPr>
          <w:sz w:val="24"/>
          <w:szCs w:val="24"/>
        </w:rPr>
        <w:instrText xml:space="preserve"> ADDIN ZOTERO_ITEM CSL_CITATION {"citationID":"hEsp3Kfl","properties":{"formattedCitation":"[40]","plainCitation":"[40]","noteIndex":0},"citationItems":[{"id":234,"uris":["http://zotero.org/users/local/lzRxkMmx/items/Z3LCBCVE"],"itemData":{"id":234,"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00051A">
        <w:rPr>
          <w:sz w:val="24"/>
          <w:szCs w:val="24"/>
        </w:rPr>
        <w:fldChar w:fldCharType="separate"/>
      </w:r>
      <w:r w:rsidR="0000051A" w:rsidRPr="0000051A">
        <w:rPr>
          <w:sz w:val="24"/>
        </w:rPr>
        <w:t>[40]</w:t>
      </w:r>
      <w:r w:rsidR="0000051A">
        <w:rPr>
          <w:sz w:val="24"/>
          <w:szCs w:val="24"/>
        </w:rPr>
        <w:fldChar w:fldCharType="end"/>
      </w:r>
      <w:r w:rsidR="0000051A">
        <w:rPr>
          <w:sz w:val="24"/>
          <w:szCs w:val="24"/>
        </w:rPr>
        <w:t xml:space="preserve">. Amplicon sequence variants (ASVs) were assigned and counts were normalized with the metagenomeSeq’s CSS pipeline to combat uneven sampling depths </w:t>
      </w:r>
      <w:r w:rsidR="0000051A">
        <w:rPr>
          <w:sz w:val="24"/>
          <w:szCs w:val="24"/>
        </w:rPr>
        <w:fldChar w:fldCharType="begin"/>
      </w:r>
      <w:r w:rsidR="0000051A">
        <w:rPr>
          <w:sz w:val="24"/>
          <w:szCs w:val="24"/>
        </w:rPr>
        <w:instrText xml:space="preserve"> ADDIN ZOTERO_ITEM CSL_CITATION {"citationID":"jTUc9fiI","properties":{"formattedCitation":"[41]","plainCitation":"[41]","noteIndex":0},"citationItems":[{"id":236,"uris":["http://zotero.org/users/local/lzRxkMmx/items/888ML3BB"],"itemData":{"id":236,"type":"article-journal","container-title":"Nature Methods","DOI":"10.1038/nmeth.2658","ISSN":"1548-7091, 1548-7105","issue":"12","journalAbbreviation":"Nat Methods","language":"en","license":"http://www.springer.com/tdm","page":"1200-1202","source":"DOI.org (Crossref)","title":"Differential abundance analysis for microbial marker-gene surveys","volume":"10","author":[{"family":"Paulson","given":"Joseph N"},{"family":"Stine","given":"O Colin"},{"family":"Bravo","given":"Héctor Corrada"},{"family":"Pop","given":"Mihai"}],"issued":{"date-parts":[["2013",12]]}}}],"schema":"https://github.com/citation-style-language/schema/raw/master/csl-citation.json"} </w:instrText>
      </w:r>
      <w:r w:rsidR="0000051A">
        <w:rPr>
          <w:sz w:val="24"/>
          <w:szCs w:val="24"/>
        </w:rPr>
        <w:fldChar w:fldCharType="separate"/>
      </w:r>
      <w:r w:rsidR="0000051A" w:rsidRPr="0000051A">
        <w:rPr>
          <w:sz w:val="24"/>
        </w:rPr>
        <w:t>[41]</w:t>
      </w:r>
      <w:r w:rsidR="0000051A">
        <w:rPr>
          <w:sz w:val="24"/>
          <w:szCs w:val="24"/>
        </w:rPr>
        <w:fldChar w:fldCharType="end"/>
      </w:r>
      <w:r w:rsidR="0000051A">
        <w:rPr>
          <w:sz w:val="24"/>
          <w:szCs w:val="24"/>
        </w:rPr>
        <w:t xml:space="preserve">. Taxonomy was assigned against the Silva SSUref-NR_128 database using the LCA algorithm from Megan5 </w:t>
      </w:r>
      <w:r w:rsidR="0000051A">
        <w:rPr>
          <w:sz w:val="24"/>
          <w:szCs w:val="24"/>
        </w:rPr>
        <w:fldChar w:fldCharType="begin"/>
      </w:r>
      <w:r w:rsidR="0000051A">
        <w:rPr>
          <w:sz w:val="24"/>
          <w:szCs w:val="24"/>
        </w:rPr>
        <w:instrText xml:space="preserve"> ADDIN ZOTERO_ITEM CSL_CITATION {"citationID":"7d0fIZMQ","properties":{"formattedCitation":"[42, 43]","plainCitation":"[42, 43]","noteIndex":0},"citationItems":[{"id":202,"uris":["http://zotero.org/users/local/lzRxkMmx/items/Y32VJRK2"],"itemData":{"id":202,"type":"article-journal","container-title":"PLOS Computational Biology","DOI":"10.1371/journal.pcbi.1004957","ISSN":"1553-7358","issue":"6","journalAbbreviation":"PLoS Comput Biol","language":"en","page":"e1004957","source":"DOI.org (Crossref)","title":"MEGAN Community Edition - Interactive Exploration and Analysis of Large-Scale Microbiome Sequencing Data","volume":"12","author":[{"family":"Huson","given":"Daniel H."},{"family":"Beier","given":"Sina"},{"family":"Flade","given":"Isabell"},{"family":"Górska","given":"Anna"},{"family":"El-Hadidi","given":"Mohamed"},{"family":"Mitra","given":"Suparna"},{"family":"Ruscheweyh","given":"Hans-Joachim"},{"family":"Tappu","given":"Rewati"}],"editor":[{"family":"Poisot","given":"Timothée"}],"issued":{"date-parts":[["2016",6,21]]}}},{"id":240,"uris":["http://zotero.org/users/local/lzRxkMmx/items/72R9ZII9"],"itemData":{"id":240,"type":"article-journal","container-title":"PLoS ONE","DOI":"10.1371/journal.pone.0049334","ISSN":"1932-6203","issue":"11","journalAbbreviation":"PLoS ONE","language":"en","page":"e49334","source":"DOI.org (Crossref)","title":"CREST – Classification Resources for Environmental Sequence Tags","volume":"7","author":[{"family":"Lanzén","given":"Anders"},{"family":"Jørgensen","given":"Steffen L."},{"family":"Huson","given":"Daniel H."},{"family":"Gorfer","given":"Markus"},{"family":"Grindhaug","given":"Svenn Helge"},{"family":"Jonassen","given":"Inge"},{"family":"Øvreås","given":"Lise"},{"family":"Urich","given":"Tim"}],"editor":[{"family":"Orlando","given":"Ludovic"}],"issued":{"date-parts":[["2012",11,8]]}}}],"schema":"https://github.com/citation-style-language/schema/raw/master/csl-citation.json"} </w:instrText>
      </w:r>
      <w:r w:rsidR="0000051A">
        <w:rPr>
          <w:sz w:val="24"/>
          <w:szCs w:val="24"/>
        </w:rPr>
        <w:fldChar w:fldCharType="separate"/>
      </w:r>
      <w:r w:rsidR="0000051A" w:rsidRPr="0000051A">
        <w:rPr>
          <w:sz w:val="24"/>
        </w:rPr>
        <w:t>[42, 43]</w:t>
      </w:r>
      <w:r w:rsidR="0000051A">
        <w:rPr>
          <w:sz w:val="24"/>
          <w:szCs w:val="24"/>
        </w:rPr>
        <w:fldChar w:fldCharType="end"/>
      </w:r>
      <w:r w:rsidR="0000051A">
        <w:rPr>
          <w:sz w:val="24"/>
          <w:szCs w:val="24"/>
        </w:rPr>
        <w:t xml:space="preserve">. </w:t>
      </w:r>
      <w:r w:rsidR="00BF2A41">
        <w:rPr>
          <w:sz w:val="24"/>
          <w:szCs w:val="24"/>
        </w:rPr>
        <w:t>The absolute</w:t>
      </w:r>
      <w:r w:rsidR="00BE7278">
        <w:rPr>
          <w:sz w:val="24"/>
          <w:szCs w:val="24"/>
        </w:rPr>
        <w:t xml:space="preserve"> copy numbers of </w:t>
      </w:r>
      <w:r w:rsidR="00BE7278">
        <w:rPr>
          <w:sz w:val="24"/>
          <w:szCs w:val="24"/>
        </w:rPr>
        <w:lastRenderedPageBreak/>
        <w:t>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w:t>
      </w:r>
      <w:r w:rsidR="00BF2A41">
        <w:rPr>
          <w:sz w:val="24"/>
          <w:szCs w:val="24"/>
        </w:rPr>
        <w:t>proxy</w:t>
      </w:r>
      <w:r w:rsidRPr="00CD4B01">
        <w:rPr>
          <w:sz w:val="24"/>
          <w:szCs w:val="24"/>
        </w:rPr>
        <w:t xml:space="preserve"> </w:t>
      </w:r>
      <w:r w:rsidR="00BE7278">
        <w:rPr>
          <w:sz w:val="24"/>
          <w:szCs w:val="24"/>
        </w:rPr>
        <w:t>their absolute abundances.</w:t>
      </w:r>
      <w:r w:rsidRPr="00CD4B01">
        <w:rPr>
          <w:sz w:val="24"/>
          <w:szCs w:val="24"/>
        </w:rPr>
        <w:t xml:space="preserve"> </w:t>
      </w:r>
    </w:p>
    <w:p w14:paraId="4B4897CA" w14:textId="5EA1FE93" w:rsidR="00BF2A41" w:rsidRDefault="00650CEC" w:rsidP="009D334C">
      <w:pPr>
        <w:spacing w:before="240" w:after="240" w:line="480" w:lineRule="auto"/>
        <w:rPr>
          <w:sz w:val="24"/>
          <w:szCs w:val="24"/>
        </w:rPr>
      </w:pPr>
      <w:r>
        <w:rPr>
          <w:sz w:val="24"/>
          <w:szCs w:val="24"/>
        </w:rPr>
        <w:t xml:space="preserve">Soil total RNA was extracted using the Rneasy PowerSoil Total RNA Kit (QIAGEN, Hilden, Germany) and libraries were prepared with NEBNext Ultra II RNA Library Prep Kit for Illumina (New England Biolabs, Ipswich, MA, USA). </w:t>
      </w:r>
      <w:r w:rsidR="00BF2A41">
        <w:rPr>
          <w:sz w:val="24"/>
          <w:szCs w:val="24"/>
        </w:rPr>
        <w:t xml:space="preserve">Total RNA was sequenced with a NextSeq 550 system (paired end, 2 x 150 bp) using one NextSeq 500/550 High Output Kit and one NextSeq 500/550 Mid Output Kit v2.5 each for 300 cycles (Illumina, San Diego, CA, USA). </w:t>
      </w:r>
      <w:r>
        <w:rPr>
          <w:sz w:val="24"/>
          <w:szCs w:val="24"/>
        </w:rPr>
        <w:t xml:space="preserve">After merging the paired-end sequences with FLASH (min. overlap 10 bp), PrinseqLite was used to trim the poly-A/T tails (min. length 15 bp) and filter out sequences with a mean quality score less than 25 </w:t>
      </w:r>
      <w:r>
        <w:rPr>
          <w:sz w:val="24"/>
          <w:szCs w:val="24"/>
        </w:rPr>
        <w:fldChar w:fldCharType="begin"/>
      </w:r>
      <w:r>
        <w:rPr>
          <w:sz w:val="24"/>
          <w:szCs w:val="24"/>
        </w:rPr>
        <w:instrText xml:space="preserve"> ADDIN ZOTERO_ITEM CSL_CITATION {"citationID":"rMS1hC5N","properties":{"formattedCitation":"[44, 45]","plainCitation":"[44, 45]","noteIndex":0},"citationItems":[{"id":200,"uris":["http://zotero.org/users/local/lzRxkMmx/items/BMPGMAN2"],"itemData":{"id":200,"type":"article-journal","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 Results: We present FLASH, a fast computational tool to extend the length of short reads by overlapping paired-end reads from fragment libraries that are sufﬁ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container-title":"Bioinformatics","DOI":"10.1093/bioinformatics/btr507","ISSN":"1367-4811, 1367-4803","issue":"21","language":"en","page":"2957-2963","source":"DOI.org (Crossref)","title":"FLASH: fast length adjustment of short reads to improve genome assemblies","title-short":"FLASH","volume":"27","author":[{"family":"Magoč","given":"Tanja"},{"family":"Salzberg","given":"Steven L."}],"issued":{"date-parts":[["2011",11,1]]}}},{"id":201,"uris":["http://zotero.org/users/local/lzRxkMmx/items/HPT8XKWJ"],"itemData":{"id":201,"type":"article-journal","abstract":"Summary: Here, we present PRINSEQ for easy and rapid quality control and data preprocessing of genomic and metagenomic datasets. Summary statistics of FASTA (and QUAL) or FASTQ ﬁles are generated in tabular and graphical form and sequences can be ﬁltered, reformatted and trimmed by a variety of options to improve downstream analysis.","container-title":"Bioinformatics","DOI":"10.1093/bioinformatics/btr026","ISSN":"1367-4811, 1367-4803","issue":"6","language":"en","license":"http://creativecommons.org/licenses/by-nc/2.0/uk/","page":"863-864","source":"DOI.org (Crossref)","title":"Quality control and preprocessing of metagenomic datasets","volume":"27","author":[{"family":"Schmieder","given":"Robert"},{"family":"Edwards","given":"Robert"}],"issued":{"date-parts":[["2011",3,15]]}}}],"schema":"https://github.com/citation-style-language/schema/raw/master/csl-citation.json"} </w:instrText>
      </w:r>
      <w:r>
        <w:rPr>
          <w:sz w:val="24"/>
          <w:szCs w:val="24"/>
        </w:rPr>
        <w:fldChar w:fldCharType="separate"/>
      </w:r>
      <w:r w:rsidRPr="00650CEC">
        <w:rPr>
          <w:sz w:val="24"/>
        </w:rPr>
        <w:t>[44, 45]</w:t>
      </w:r>
      <w:r>
        <w:rPr>
          <w:sz w:val="24"/>
          <w:szCs w:val="24"/>
        </w:rPr>
        <w:fldChar w:fldCharType="end"/>
      </w:r>
      <w:r>
        <w:rPr>
          <w:sz w:val="24"/>
          <w:szCs w:val="24"/>
        </w:rPr>
        <w:t xml:space="preserve">. The RNA fractions were categorized with SortMeRNA (v2.1), and SSU rRNA was assigned against the modified Silva 128 database using the LCA algorithm while putative mRNA were assigned to the NC-nr database with DIAMOND </w:t>
      </w:r>
      <w:r>
        <w:rPr>
          <w:sz w:val="24"/>
          <w:szCs w:val="24"/>
        </w:rPr>
        <w:fldChar w:fldCharType="begin"/>
      </w:r>
      <w:r>
        <w:rPr>
          <w:sz w:val="24"/>
          <w:szCs w:val="24"/>
        </w:rPr>
        <w:instrText xml:space="preserve"> ADDIN ZOTERO_ITEM CSL_CITATION {"citationID":"CvPq4mrH","properties":{"formattedCitation":"[46, 47]","plainCitation":"[46, 47]","noteIndex":0},"citationItems":[{"id":206,"uris":["http://zotero.org/users/local/lzRxkMmx/items/JZ9NTFYW"],"itemData":{"id":206,"type":"article-journal","abstract":"Abstract\n            Motivation: The application of next-generation sequencing (NGS) technologies to RNAs directly extracted from a community of organisms yields a mixture of fragments characterizing both coding and non-coding types of RNAs. The task to distinguish among these and to further categorize the families of messenger RNAs and ribosomal RNAs (rRNAs) is an important step for examining gene expression patterns of an interactive environment and the phylogenetic classification of the constituting species.\n            Results: We present SortMeRNA, a new software designed to rapidly filter rRNA fragments from metatranscriptomic data. It is capable of handling large sets of reads and sorting out all fragments matching to the rRNA database with high sensitivity and low running time.\n            Availability:  http://bioinfo.lifl.fr/RNA/sortmerna\n            Contact:  evguenia.kopylova@lifl.fr\n            Supplementary information:  Supplementary data are available at Bioinformatics online.","container-title":"Bioinformatics","DOI":"10.1093/bioinformatics/bts611","ISSN":"1367-4811, 1367-4803","issue":"24","language":"en","page":"3211-3217","source":"DOI.org (Crossref)","title":"SortMeRNA: fast and accurate filtering of ribosomal RNAs in metatranscriptomic data","title-short":"SortMeRNA","volume":"28","author":[{"family":"Kopylova","given":"Evguenia"},{"family":"Noé","given":"Laurent"},{"family":"Touzet","given":"Hélène"}],"issued":{"date-parts":[["2012",12,1]]}}},{"id":203,"uris":["http://zotero.org/users/local/lzRxkMmx/items/9WTL9S9S"],"itemData":{"id":203,"type":"article-journal","container-title":"Nature Methods","DOI":"10.1038/nmeth.3176","ISSN":"1548-7091, 1548-7105","issue":"1","journalAbbreviation":"Nat Methods","language":"en","page":"59-60","source":"DOI.org (Crossref)","title":"Fast and sensitive protein alignment using DIAMOND","volume":"12","author":[{"family":"Buchfink","given":"Benjamin"},{"family":"Xie","given":"Chao"},{"family":"Huson","given":"Daniel H"}],"issued":{"date-parts":[["2015",1]]}}}],"schema":"https://github.com/citation-style-language/schema/raw/master/csl-citation.json"} </w:instrText>
      </w:r>
      <w:r>
        <w:rPr>
          <w:sz w:val="24"/>
          <w:szCs w:val="24"/>
        </w:rPr>
        <w:fldChar w:fldCharType="separate"/>
      </w:r>
      <w:r w:rsidRPr="00650CEC">
        <w:rPr>
          <w:sz w:val="24"/>
        </w:rPr>
        <w:t>[46, 47]</w:t>
      </w:r>
      <w:r>
        <w:rPr>
          <w:sz w:val="24"/>
          <w:szCs w:val="24"/>
        </w:rPr>
        <w:fldChar w:fldCharType="end"/>
      </w:r>
      <w:r>
        <w:rPr>
          <w:sz w:val="24"/>
          <w:szCs w:val="24"/>
        </w:rPr>
        <w:t xml:space="preserve">. </w:t>
      </w:r>
    </w:p>
    <w:p w14:paraId="5F7E0B20" w14:textId="5EDF87AD"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650CEC">
        <w:rPr>
          <w:sz w:val="24"/>
          <w:szCs w:val="24"/>
        </w:rPr>
        <w:instrText xml:space="preserve"> ADDIN ZOTERO_ITEM CSL_CITATION {"citationID":"iWquLHtw","properties":{"formattedCitation":"[48, 49]","plainCitation":"[48, 49]","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650CEC" w:rsidRPr="00650CEC">
        <w:rPr>
          <w:sz w:val="24"/>
        </w:rPr>
        <w:t>[48, 49]</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zgrG1ABO","properties":{"formattedCitation":"[50]","plainCitation":"[50]","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650CEC" w:rsidRPr="00650CEC">
        <w:rPr>
          <w:sz w:val="24"/>
        </w:rPr>
        <w:t>[50]</w:t>
      </w:r>
      <w:r w:rsidR="004400CC">
        <w:rPr>
          <w:sz w:val="24"/>
          <w:szCs w:val="24"/>
        </w:rPr>
        <w:fldChar w:fldCharType="end"/>
      </w:r>
      <w:r w:rsidR="004400CC">
        <w:rPr>
          <w:sz w:val="24"/>
          <w:szCs w:val="24"/>
        </w:rPr>
        <w:t xml:space="preserve"> primer pairs, respectively.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 The reactions were quantified based on s</w:t>
      </w:r>
      <w:r w:rsidR="000F4AF4">
        <w:rPr>
          <w:sz w:val="24"/>
          <w:szCs w:val="24"/>
        </w:rPr>
        <w:t xml:space="preserve">erial dilution standard curves </w:t>
      </w:r>
      <w:r w:rsidRPr="00CD4B01">
        <w:rPr>
          <w:sz w:val="24"/>
          <w:szCs w:val="24"/>
        </w:rPr>
        <w:t xml:space="preserve">of 10⁸-10² gene copies for </w:t>
      </w:r>
      <w:r w:rsidRPr="00CD4B01">
        <w:rPr>
          <w:sz w:val="24"/>
          <w:szCs w:val="24"/>
        </w:rPr>
        <w:lastRenderedPageBreak/>
        <w:t xml:space="preserve">bacterial </w:t>
      </w:r>
      <w:r w:rsidRPr="00CD4B01">
        <w:rPr>
          <w:i/>
          <w:sz w:val="24"/>
          <w:szCs w:val="24"/>
        </w:rPr>
        <w:t>amo</w:t>
      </w:r>
      <w:r w:rsidRPr="00560CD5">
        <w:rPr>
          <w:i/>
          <w:sz w:val="24"/>
          <w:szCs w:val="24"/>
        </w:rPr>
        <w:t>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MV6AvdHn","properties":{"formattedCitation":"[51]","plainCitation":"[51]","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650CEC" w:rsidRPr="00650CEC">
        <w:rPr>
          <w:sz w:val="24"/>
        </w:rPr>
        <w:t>[51]</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r w:rsidRPr="00CD4B01">
        <w:rPr>
          <w:i/>
          <w:sz w:val="24"/>
          <w:szCs w:val="24"/>
        </w:rPr>
        <w:t>Nitrososphaera viennensis</w:t>
      </w:r>
      <w:r w:rsidRPr="00CD4B01">
        <w:rPr>
          <w:sz w:val="24"/>
          <w:szCs w:val="24"/>
        </w:rPr>
        <w:t xml:space="preserve"> </w:t>
      </w:r>
      <w:r w:rsidR="004400CC">
        <w:rPr>
          <w:sz w:val="24"/>
          <w:szCs w:val="24"/>
        </w:rPr>
        <w:fldChar w:fldCharType="begin"/>
      </w:r>
      <w:r w:rsidR="00650CEC">
        <w:rPr>
          <w:sz w:val="24"/>
          <w:szCs w:val="24"/>
        </w:rPr>
        <w:instrText xml:space="preserve"> ADDIN ZOTERO_ITEM CSL_CITATION {"citationID":"o9RNUJ4b","properties":{"formattedCitation":"[52]","plainCitation":"[52]","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650CEC" w:rsidRPr="00650CEC">
        <w:rPr>
          <w:sz w:val="24"/>
        </w:rPr>
        <w:t>[52]</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w:t>
      </w:r>
      <w:r w:rsidR="00461D59">
        <w:rPr>
          <w:sz w:val="24"/>
          <w:szCs w:val="24"/>
        </w:rPr>
        <w:lastRenderedPageBreak/>
        <w:t xml:space="preserve">in an efficiency of 0.93 and slope of -3.52 (R² = 0.999); the results of the AOB protocol were an efficiency of 0.88 and slope of -3.65 (R² = 0.999). </w:t>
      </w:r>
    </w:p>
    <w:p w14:paraId="4DB088AB" w14:textId="6C072BE7" w:rsidR="009D334C" w:rsidRPr="00CD4B01" w:rsidRDefault="009D334C" w:rsidP="009D334C">
      <w:pPr>
        <w:spacing w:before="240" w:after="240" w:line="480" w:lineRule="auto"/>
        <w:rPr>
          <w:b/>
          <w:sz w:val="24"/>
          <w:szCs w:val="24"/>
        </w:rPr>
      </w:pPr>
      <w:r w:rsidRPr="00CD4B01">
        <w:rPr>
          <w:b/>
          <w:sz w:val="24"/>
          <w:szCs w:val="24"/>
        </w:rPr>
        <w:t>2.</w:t>
      </w:r>
      <w:r w:rsidR="00650CEC">
        <w:rPr>
          <w:b/>
          <w:sz w:val="24"/>
          <w:szCs w:val="24"/>
        </w:rPr>
        <w:t>4</w:t>
      </w:r>
      <w:r w:rsidRPr="00CD4B01">
        <w:rPr>
          <w:b/>
          <w:sz w:val="24"/>
          <w:szCs w:val="24"/>
        </w:rPr>
        <w:t xml:space="preserve"> Biostatistics</w:t>
      </w:r>
    </w:p>
    <w:p w14:paraId="0877DBE5" w14:textId="7AEE387E" w:rsidR="00357540" w:rsidRPr="00CD4B01" w:rsidRDefault="009D334C" w:rsidP="009D334C">
      <w:pPr>
        <w:spacing w:before="240" w:after="240" w:line="480" w:lineRule="auto"/>
        <w:rPr>
          <w:sz w:val="24"/>
          <w:szCs w:val="24"/>
        </w:rPr>
      </w:pPr>
      <w:bookmarkStart w:id="9" w:name="_yp3phgn5qiw3" w:colFirst="0" w:colLast="0"/>
      <w:bookmarkEnd w:id="9"/>
      <w:r w:rsidRPr="00CD4B01">
        <w:rPr>
          <w:sz w:val="24"/>
          <w:szCs w:val="24"/>
        </w:rPr>
        <w:t xml:space="preserve">All statistics were conducted in R (v4.2.2) </w:t>
      </w:r>
      <w:r w:rsidR="004400CC">
        <w:rPr>
          <w:sz w:val="24"/>
          <w:szCs w:val="24"/>
        </w:rPr>
        <w:fldChar w:fldCharType="begin"/>
      </w:r>
      <w:r w:rsidR="00650CEC">
        <w:rPr>
          <w:sz w:val="24"/>
          <w:szCs w:val="24"/>
        </w:rPr>
        <w:instrText xml:space="preserve"> ADDIN ZOTERO_ITEM CSL_CITATION {"citationID":"1YaEjg2I","properties":{"formattedCitation":"[53]","plainCitation":"[53]","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650CEC" w:rsidRPr="00650CEC">
        <w:rPr>
          <w:sz w:val="24"/>
        </w:rPr>
        <w:t>[53]</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2dnEoUEs","properties":{"formattedCitation":"[54]","plainCitation":"[54]","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650CEC" w:rsidRPr="00650CEC">
        <w:rPr>
          <w:sz w:val="24"/>
        </w:rPr>
        <w:t>[54]</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w:t>
      </w:r>
      <w:r w:rsidR="00314F0C" w:rsidRPr="00697366">
        <w:rPr>
          <w:i/>
          <w:iCs/>
          <w:sz w:val="24"/>
          <w:szCs w:val="24"/>
          <w:lang w:eastAsia="zh-CN"/>
        </w:rPr>
        <w:t>adonis2</w:t>
      </w:r>
      <w:r w:rsidR="00314F0C">
        <w:rPr>
          <w:rFonts w:hint="eastAsia"/>
          <w:sz w:val="24"/>
          <w:szCs w:val="24"/>
          <w:lang w:eastAsia="zh-CN"/>
        </w:rPr>
        <w:t xml:space="preserve"> in </w:t>
      </w:r>
      <w:r w:rsidRPr="00697366">
        <w:rPr>
          <w:i/>
          <w:iCs/>
          <w:sz w:val="24"/>
          <w:szCs w:val="24"/>
        </w:rPr>
        <w:t>vegan</w:t>
      </w:r>
      <w:r w:rsidRPr="00CD4B01">
        <w:rPr>
          <w:sz w:val="24"/>
          <w:szCs w:val="24"/>
        </w:rPr>
        <w:t xml:space="preserve"> package (distance method ‘Bray’). </w:t>
      </w:r>
    </w:p>
    <w:p w14:paraId="793BA1FA" w14:textId="620D4748"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the Kruskal-Wallis rank sum test</w:t>
      </w:r>
      <w:r w:rsidR="004400CC">
        <w:rPr>
          <w:sz w:val="24"/>
          <w:szCs w:val="24"/>
        </w:rPr>
        <w:t xml:space="preserve"> </w:t>
      </w:r>
      <w:r w:rsidR="002A49EF">
        <w:rPr>
          <w:sz w:val="24"/>
          <w:szCs w:val="24"/>
        </w:rPr>
        <w:t xml:space="preserve">(with a Bonferroni adjustment when k &gt; 2) </w:t>
      </w:r>
      <w:r w:rsidR="004400CC">
        <w:rPr>
          <w:sz w:val="24"/>
          <w:szCs w:val="24"/>
        </w:rPr>
        <w:fldChar w:fldCharType="begin"/>
      </w:r>
      <w:r w:rsidR="00650CEC">
        <w:rPr>
          <w:sz w:val="24"/>
          <w:szCs w:val="24"/>
        </w:rPr>
        <w:instrText xml:space="preserve"> ADDIN ZOTERO_ITEM CSL_CITATION {"citationID":"FYbTZvgT","properties":{"formattedCitation":"[55]","plainCitation":"[55]","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650CEC" w:rsidRPr="00650CEC">
        <w:rPr>
          <w:sz w:val="24"/>
        </w:rPr>
        <w:t>[55]</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j5ksONb8","properties":{"formattedCitation":"[56, 57]","plainCitation":"[56, 57]","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650CEC" w:rsidRPr="00650CEC">
        <w:rPr>
          <w:sz w:val="24"/>
        </w:rPr>
        <w:t>[56, 57]</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650CEC">
        <w:rPr>
          <w:sz w:val="24"/>
          <w:szCs w:val="24"/>
        </w:rPr>
        <w:instrText xml:space="preserve"> ADDIN ZOTERO_ITEM CSL_CITATION {"citationID":"WD6e6s6d","properties":{"formattedCitation":"[58]","plainCitation":"[58]","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650CEC" w:rsidRPr="00650CEC">
        <w:rPr>
          <w:sz w:val="24"/>
        </w:rPr>
        <w:t>[58]</w:t>
      </w:r>
      <w:r w:rsidR="000F4AF4">
        <w:rPr>
          <w:sz w:val="24"/>
          <w:szCs w:val="24"/>
        </w:rPr>
        <w:fldChar w:fldCharType="end"/>
      </w:r>
      <w:r w:rsidR="000F4AF4">
        <w:rPr>
          <w:sz w:val="24"/>
          <w:szCs w:val="24"/>
        </w:rPr>
        <w:t xml:space="preserve"> and Levene’s </w:t>
      </w:r>
      <w:r w:rsidR="00D8177C">
        <w:rPr>
          <w:sz w:val="24"/>
          <w:szCs w:val="24"/>
        </w:rPr>
        <w:fldChar w:fldCharType="begin"/>
      </w:r>
      <w:r w:rsidR="00650CEC">
        <w:rPr>
          <w:sz w:val="24"/>
          <w:szCs w:val="24"/>
        </w:rPr>
        <w:instrText xml:space="preserve"> ADDIN ZOTERO_ITEM CSL_CITATION {"citationID":"06QrHuQY","properties":{"formattedCitation":"[59]","plainCitation":"[59]","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650CEC" w:rsidRPr="00650CEC">
        <w:rPr>
          <w:sz w:val="24"/>
        </w:rPr>
        <w:t>[59]</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r w:rsidR="000F4AF4">
        <w:rPr>
          <w:i/>
          <w:sz w:val="24"/>
          <w:szCs w:val="24"/>
        </w:rPr>
        <w:t>rstatix</w:t>
      </w:r>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650CEC">
        <w:rPr>
          <w:sz w:val="24"/>
          <w:szCs w:val="24"/>
        </w:rPr>
        <w:instrText xml:space="preserve"> ADDIN ZOTERO_ITEM CSL_CITATION {"citationID":"eCFQoUIm","properties":{"formattedCitation":"[60, 61]","plainCitation":"[60, 61]","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650CEC" w:rsidRPr="00650CEC">
        <w:rPr>
          <w:sz w:val="24"/>
        </w:rPr>
        <w:t>[60, 61]</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650CEC">
        <w:rPr>
          <w:sz w:val="24"/>
          <w:szCs w:val="24"/>
        </w:rPr>
        <w:instrText xml:space="preserve"> ADDIN ZOTERO_ITEM CSL_CITATION {"citationID":"ShHKW5ke","properties":{"formattedCitation":"[62]","plainCitation":"[62]","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650CEC" w:rsidRPr="00650CEC">
        <w:rPr>
          <w:sz w:val="24"/>
        </w:rPr>
        <w:t>[62]</w:t>
      </w:r>
      <w:r w:rsidR="004400CC">
        <w:rPr>
          <w:sz w:val="24"/>
          <w:szCs w:val="24"/>
        </w:rPr>
        <w:fldChar w:fldCharType="end"/>
      </w:r>
      <w:r w:rsidRPr="00CD4B01">
        <w:rPr>
          <w:sz w:val="24"/>
          <w:szCs w:val="24"/>
        </w:rPr>
        <w:t xml:space="preserve">. </w:t>
      </w:r>
      <w:bookmarkStart w:id="10" w:name="_xxgxrit529f7" w:colFirst="0" w:colLast="0"/>
      <w:bookmarkEnd w:id="10"/>
    </w:p>
    <w:p w14:paraId="2819D3D7" w14:textId="358DE9B6" w:rsidR="009D334C" w:rsidRPr="00977741" w:rsidRDefault="00697366" w:rsidP="00977741">
      <w:pPr>
        <w:spacing w:before="240" w:after="240" w:line="480" w:lineRule="auto"/>
        <w:rPr>
          <w:sz w:val="24"/>
          <w:szCs w:val="24"/>
        </w:rPr>
      </w:pPr>
      <w:r>
        <w:rPr>
          <w:b/>
          <w:sz w:val="24"/>
          <w:szCs w:val="24"/>
        </w:rPr>
        <w:t>2</w:t>
      </w:r>
      <w:r w:rsidR="009D334C" w:rsidRPr="00CD4B01">
        <w:rPr>
          <w:b/>
          <w:sz w:val="24"/>
          <w:szCs w:val="24"/>
        </w:rPr>
        <w:t>.5 Phylogenetic tree construction</w:t>
      </w:r>
    </w:p>
    <w:p w14:paraId="768F487D" w14:textId="40B06CC7" w:rsidR="00885C2E" w:rsidRDefault="009D334C" w:rsidP="009D334C">
      <w:pPr>
        <w:spacing w:before="240" w:after="240" w:line="480" w:lineRule="auto"/>
        <w:rPr>
          <w:sz w:val="24"/>
          <w:szCs w:val="24"/>
        </w:rPr>
        <w:sectPr w:rsidR="00885C2E" w:rsidSect="00456E2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w:t>
      </w:r>
      <w:r w:rsidRPr="00CD4B01">
        <w:rPr>
          <w:sz w:val="24"/>
          <w:szCs w:val="24"/>
        </w:rPr>
        <w:lastRenderedPageBreak/>
        <w:t xml:space="preserve">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650CEC">
        <w:rPr>
          <w:color w:val="000000"/>
          <w:sz w:val="24"/>
          <w:szCs w:val="24"/>
        </w:rPr>
        <w:instrText xml:space="preserve"> ADDIN ZOTERO_ITEM CSL_CITATION {"citationID":"AsYlt4Ai","properties":{"formattedCitation":"[66, 67]","plainCitation":"[66, 67]","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650CEC" w:rsidRPr="00650CEC">
        <w:rPr>
          <w:sz w:val="24"/>
        </w:rPr>
        <w:t>[66, 67]</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U82EdzCC","properties":{"formattedCitation":"[68]","plainCitation":"[68]","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650CEC" w:rsidRPr="00650CEC">
        <w:rPr>
          <w:sz w:val="24"/>
        </w:rPr>
        <w:t>[68]</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ZqBXai8Q","properties":{"formattedCitation":"[69]","plainCitation":"[69]","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650CEC" w:rsidRPr="00650CEC">
        <w:rPr>
          <w:sz w:val="24"/>
        </w:rPr>
        <w:t>[69]</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650CEC">
        <w:rPr>
          <w:sz w:val="24"/>
          <w:szCs w:val="24"/>
        </w:rPr>
        <w:instrText xml:space="preserve"> ADDIN ZOTERO_ITEM CSL_CITATION {"citationID":"YKbJtPC1","properties":{"formattedCitation":"[70]","plainCitation":"[70]","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650CEC" w:rsidRPr="00650CEC">
        <w:rPr>
          <w:sz w:val="24"/>
        </w:rPr>
        <w:t>[70]</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650CEC">
        <w:rPr>
          <w:sz w:val="24"/>
          <w:szCs w:val="24"/>
        </w:rPr>
        <w:instrText xml:space="preserve"> ADDIN ZOTERO_ITEM CSL_CITATION {"citationID":"om6xrCam","properties":{"formattedCitation":"[71]","plainCitation":"[71]","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650CEC" w:rsidRPr="00650CEC">
        <w:rPr>
          <w:sz w:val="24"/>
        </w:rPr>
        <w:t>[71]</w:t>
      </w:r>
      <w:r w:rsidR="00977741">
        <w:rPr>
          <w:sz w:val="24"/>
          <w:szCs w:val="24"/>
        </w:rPr>
        <w:fldChar w:fldCharType="end"/>
      </w:r>
      <w:r w:rsidRPr="00CD4B01">
        <w:rPr>
          <w:sz w:val="24"/>
          <w:szCs w:val="24"/>
        </w:rPr>
        <w:t xml:space="preserve"> (v1.6.12) using the TIM3e+G64 model (BIC = 15778.75, identified via ModelFinder</w:t>
      </w:r>
      <w:r w:rsidR="00D8177C">
        <w:rPr>
          <w:sz w:val="24"/>
          <w:szCs w:val="24"/>
        </w:rPr>
        <w:t xml:space="preserve"> </w:t>
      </w:r>
      <w:r w:rsidR="00977741">
        <w:rPr>
          <w:sz w:val="24"/>
          <w:szCs w:val="24"/>
        </w:rPr>
        <w:fldChar w:fldCharType="begin"/>
      </w:r>
      <w:r w:rsidR="00650CEC">
        <w:rPr>
          <w:sz w:val="24"/>
          <w:szCs w:val="24"/>
        </w:rPr>
        <w:instrText xml:space="preserve"> ADDIN ZOTERO_ITEM CSL_CITATION {"citationID":"l4X6fISQ","properties":{"formattedCitation":"[72]","plainCitation":"[72]","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650CEC" w:rsidRPr="00650CEC">
        <w:rPr>
          <w:sz w:val="24"/>
        </w:rPr>
        <w:t>[72]</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650CEC">
        <w:rPr>
          <w:sz w:val="24"/>
          <w:szCs w:val="24"/>
        </w:rPr>
        <w:instrText xml:space="preserve"> ADDIN ZOTERO_ITEM CSL_CITATION {"citationID":"I6ojh8c2","properties":{"formattedCitation":"[73]","plainCitation":"[73]","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650CEC" w:rsidRPr="00650CEC">
        <w:rPr>
          <w:sz w:val="24"/>
        </w:rPr>
        <w:t>[73]</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650CEC">
        <w:rPr>
          <w:sz w:val="24"/>
          <w:szCs w:val="24"/>
        </w:rPr>
        <w:instrText xml:space="preserve"> ADDIN ZOTERO_ITEM CSL_CITATION {"citationID":"fp49yeZS","properties":{"formattedCitation":"[74]","plainCitation":"[74]","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650CEC" w:rsidRPr="00650CEC">
        <w:rPr>
          <w:sz w:val="24"/>
        </w:rPr>
        <w:t>[74]</w:t>
      </w:r>
      <w:r w:rsidR="00977741">
        <w:rPr>
          <w:sz w:val="24"/>
          <w:szCs w:val="24"/>
        </w:rPr>
        <w:fldChar w:fldCharType="end"/>
      </w:r>
      <w:bookmarkStart w:id="11" w:name="_71o1rgr5c5bx" w:colFirst="0" w:colLast="0"/>
      <w:bookmarkEnd w:id="11"/>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12" w:name="_kmty8j48pbm2" w:colFirst="0" w:colLast="0"/>
      <w:bookmarkEnd w:id="12"/>
    </w:p>
    <w:p w14:paraId="59E26737" w14:textId="4A72D9F8" w:rsidR="00E30D01" w:rsidRPr="00F40A1F" w:rsidRDefault="00F40A1F" w:rsidP="00F40A1F">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1EB6E44C">
            <wp:simplePos x="0" y="0"/>
            <wp:positionH relativeFrom="margin">
              <wp:posOffset>-79375</wp:posOffset>
            </wp:positionH>
            <wp:positionV relativeFrom="page">
              <wp:posOffset>4754107</wp:posOffset>
            </wp:positionV>
            <wp:extent cx="6041390" cy="2368550"/>
            <wp:effectExtent l="0" t="0" r="0" b="0"/>
            <wp:wrapTight wrapText="bothSides">
              <wp:wrapPolygon edited="0">
                <wp:start x="0" y="0"/>
                <wp:lineTo x="0" y="21368"/>
                <wp:lineTo x="21523" y="21368"/>
                <wp:lineTo x="21523"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11" cstate="print">
                      <a:extLst>
                        <a:ext uri="{28A0092B-C50C-407E-A947-70E740481C1C}">
                          <a14:useLocalDpi xmlns:a14="http://schemas.microsoft.com/office/drawing/2010/main" val="0"/>
                        </a:ext>
                      </a:extLst>
                    </a:blip>
                    <a:srcRect t="13101" b="17193"/>
                    <a:stretch/>
                  </pic:blipFill>
                  <pic:spPr bwMode="auto">
                    <a:xfrm>
                      <a:off x="0" y="0"/>
                      <a:ext cx="6041390" cy="236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40A1F">
        <w:rPr>
          <w:i/>
          <w:noProof/>
          <w:color w:val="595959"/>
          <w:sz w:val="24"/>
          <w:szCs w:val="24"/>
        </w:rPr>
        <mc:AlternateContent>
          <mc:Choice Requires="wps">
            <w:drawing>
              <wp:anchor distT="45720" distB="45720" distL="114300" distR="114300" simplePos="0" relativeHeight="251705344" behindDoc="0" locked="0" layoutInCell="1" allowOverlap="1" wp14:anchorId="503A6116" wp14:editId="1336DCFC">
                <wp:simplePos x="0" y="0"/>
                <wp:positionH relativeFrom="column">
                  <wp:posOffset>0</wp:posOffset>
                </wp:positionH>
                <wp:positionV relativeFrom="page">
                  <wp:posOffset>7013050</wp:posOffset>
                </wp:positionV>
                <wp:extent cx="6040755" cy="1969135"/>
                <wp:effectExtent l="0" t="0" r="17145" b="12065"/>
                <wp:wrapSquare wrapText="bothSides"/>
                <wp:docPr id="2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40755" cy="1969135"/>
                        </a:xfrm>
                        <a:prstGeom prst="rect">
                          <a:avLst/>
                        </a:prstGeom>
                        <a:solidFill>
                          <a:srgbClr val="FFFFFF"/>
                        </a:solidFill>
                        <a:ln w="9525">
                          <a:solidFill>
                            <a:schemeClr val="bg1"/>
                          </a:solidFill>
                          <a:miter lim="800000"/>
                          <a:headEnd/>
                          <a:tailEnd/>
                        </a:ln>
                      </wps:spPr>
                      <wps:txbx>
                        <w:txbxContent>
                          <w:p w14:paraId="5697AAD7" w14:textId="4C93207C" w:rsidR="00F40A1F" w:rsidRDefault="00F40A1F" w:rsidP="00F40A1F">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a</w:t>
                            </w:r>
                            <w:r w:rsidRPr="00501105">
                              <w:rPr>
                                <w:i/>
                                <w:color w:val="595959"/>
                                <w:sz w:val="24"/>
                                <w:szCs w:val="24"/>
                              </w:rPr>
                              <w:t xml:space="preserve">. Time series </w:t>
                            </w:r>
                            <w:r>
                              <w:rPr>
                                <w:i/>
                                <w:color w:val="595959"/>
                                <w:sz w:val="24"/>
                                <w:szCs w:val="24"/>
                              </w:rPr>
                              <w:t xml:space="preserve">of daily average water table depth below the surface between 2018-03-15 and 2019-02-28. Dashed lines indicate the drought threshold values for each site as calculated by the k-means clustering algorithm (-5.45 cm for PW and </w:t>
                            </w:r>
                            <w:r>
                              <w:rPr>
                                <w:i/>
                                <w:color w:val="595959"/>
                                <w:sz w:val="24"/>
                                <w:szCs w:val="24"/>
                              </w:rPr>
                              <w:t xml:space="preserve">       </w:t>
                            </w:r>
                            <w:r>
                              <w:rPr>
                                <w:i/>
                                <w:color w:val="595959"/>
                                <w:sz w:val="24"/>
                                <w:szCs w:val="24"/>
                              </w:rPr>
                              <w:t xml:space="preserve">-30.24 cm for CW). </w:t>
                            </w:r>
                          </w:p>
                          <w:p w14:paraId="036ECADF" w14:textId="7AD7B458" w:rsidR="00F40A1F" w:rsidRDefault="00F40A1F" w:rsidP="00F40A1F">
                            <w:pPr>
                              <w:widowControl w:val="0"/>
                              <w:spacing w:before="240" w:after="240" w:line="240" w:lineRule="auto"/>
                              <w:rPr>
                                <w:i/>
                                <w:color w:val="595959"/>
                                <w:sz w:val="24"/>
                                <w:szCs w:val="24"/>
                              </w:rPr>
                            </w:pPr>
                            <w:r>
                              <w:rPr>
                                <w:i/>
                                <w:color w:val="595959"/>
                                <w:sz w:val="24"/>
                                <w:szCs w:val="24"/>
                              </w:rPr>
                              <w:t>Figure 1b. Average soil water content expressed as percentage of weight in the PW and CW sites. Averages were calculated across all subsamples for the sampling period (n = 9) and are included with their respective standard error.</w:t>
                            </w:r>
                          </w:p>
                          <w:p w14:paraId="08364638" w14:textId="559A7F43" w:rsidR="00F40A1F" w:rsidRPr="00F40A1F" w:rsidRDefault="00F40A1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3A6116" id="Textfeld 2" o:spid="_x0000_s1027" type="#_x0000_t202" style="position:absolute;margin-left:0;margin-top:552.2pt;width:475.65pt;height:155.05pt;z-index:251705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" strokecolor="white [3212]">
                <v:textbox style="mso-fit-shape-to-text:t">
                  <w:txbxContent>
                    <w:p w14:paraId="5697AAD7" w14:textId="4C93207C" w:rsidR="00F40A1F" w:rsidRDefault="00F40A1F" w:rsidP="00F40A1F">
                      <w:pPr>
                        <w:widowControl w:val="0"/>
                        <w:spacing w:before="240" w:after="240" w:line="240" w:lineRule="auto"/>
                        <w:rPr>
                          <w:i/>
                          <w:color w:val="595959"/>
                          <w:sz w:val="24"/>
                          <w:szCs w:val="24"/>
                        </w:rPr>
                      </w:pPr>
                      <w:r w:rsidRPr="00501105">
                        <w:rPr>
                          <w:i/>
                          <w:color w:val="595959"/>
                          <w:sz w:val="24"/>
                          <w:szCs w:val="24"/>
                        </w:rPr>
                        <w:t xml:space="preserve">Figure </w:t>
                      </w:r>
                      <w:r>
                        <w:rPr>
                          <w:i/>
                          <w:color w:val="595959"/>
                          <w:sz w:val="24"/>
                          <w:szCs w:val="24"/>
                        </w:rPr>
                        <w:t>1a</w:t>
                      </w:r>
                      <w:r w:rsidRPr="00501105">
                        <w:rPr>
                          <w:i/>
                          <w:color w:val="595959"/>
                          <w:sz w:val="24"/>
                          <w:szCs w:val="24"/>
                        </w:rPr>
                        <w:t xml:space="preserve">. Time series </w:t>
                      </w:r>
                      <w:r>
                        <w:rPr>
                          <w:i/>
                          <w:color w:val="595959"/>
                          <w:sz w:val="24"/>
                          <w:szCs w:val="24"/>
                        </w:rPr>
                        <w:t xml:space="preserve">of daily average water table depth below the surface between 2018-03-15 and 2019-02-28. Dashed lines indicate the drought threshold values for each site as calculated by the k-means clustering algorithm (-5.45 cm for PW and </w:t>
                      </w:r>
                      <w:r>
                        <w:rPr>
                          <w:i/>
                          <w:color w:val="595959"/>
                          <w:sz w:val="24"/>
                          <w:szCs w:val="24"/>
                        </w:rPr>
                        <w:t xml:space="preserve">       </w:t>
                      </w:r>
                      <w:r>
                        <w:rPr>
                          <w:i/>
                          <w:color w:val="595959"/>
                          <w:sz w:val="24"/>
                          <w:szCs w:val="24"/>
                        </w:rPr>
                        <w:t xml:space="preserve">-30.24 cm for CW). </w:t>
                      </w:r>
                    </w:p>
                    <w:p w14:paraId="036ECADF" w14:textId="7AD7B458" w:rsidR="00F40A1F" w:rsidRDefault="00F40A1F" w:rsidP="00F40A1F">
                      <w:pPr>
                        <w:widowControl w:val="0"/>
                        <w:spacing w:before="240" w:after="240" w:line="240" w:lineRule="auto"/>
                        <w:rPr>
                          <w:i/>
                          <w:color w:val="595959"/>
                          <w:sz w:val="24"/>
                          <w:szCs w:val="24"/>
                        </w:rPr>
                      </w:pPr>
                      <w:r>
                        <w:rPr>
                          <w:i/>
                          <w:color w:val="595959"/>
                          <w:sz w:val="24"/>
                          <w:szCs w:val="24"/>
                        </w:rPr>
                        <w:t>Figure 1b. Average soil water content expressed as percentage of weight in the PW and CW sites. Averages were calculated across all subsamples for the sampling period (n = 9) and are included with their respective standard error.</w:t>
                      </w:r>
                    </w:p>
                    <w:p w14:paraId="08364638" w14:textId="559A7F43" w:rsidR="00F40A1F" w:rsidRPr="00F40A1F" w:rsidRDefault="00F40A1F"/>
                  </w:txbxContent>
                </v:textbox>
                <w10:wrap type="square" anchory="page"/>
              </v:shape>
            </w:pict>
          </mc:Fallback>
        </mc:AlternateContent>
      </w:r>
      <w:r w:rsidR="009D334C"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Drought thresholds were defined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lastRenderedPageBreak/>
        <w:t xml:space="preserve">for CW -30.24 cm (Figure 1). </w:t>
      </w:r>
      <w:r w:rsidR="00CF5899">
        <w:rPr>
          <w:sz w:val="24"/>
          <w:szCs w:val="24"/>
        </w:rPr>
        <w:t>Regionally-specific drought periods were defined from May to November 2018, and April to October 2019.</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 xml:space="preserve">In contrast, there was a decrease in topsoil water content in the CW site, though this was insignificant (Kruskal-Wallis). Overall, the average water content in CW ranged from 25.80% to 64.30% of soil weight. </w:t>
      </w:r>
    </w:p>
    <w:p w14:paraId="28B12892" w14:textId="490E6CF2" w:rsidR="000A4F52" w:rsidRPr="00B060DE" w:rsidRDefault="00460AC8" w:rsidP="000B3B47">
      <w:pPr>
        <w:widowControl w:val="0"/>
        <w:spacing w:before="240" w:after="240" w:line="480" w:lineRule="auto"/>
        <w:rPr>
          <w:b/>
          <w:sz w:val="24"/>
          <w:szCs w:val="24"/>
        </w:rPr>
      </w:pPr>
      <w:r w:rsidRPr="00CD4B01">
        <w:rPr>
          <w:b/>
          <w:sz w:val="24"/>
          <w:szCs w:val="24"/>
        </w:rPr>
        <w:t>3.</w:t>
      </w:r>
      <w:r w:rsidR="00CF5899">
        <w:rPr>
          <w:b/>
          <w:sz w:val="24"/>
          <w:szCs w:val="24"/>
        </w:rPr>
        <w:t>2</w:t>
      </w:r>
      <w:r w:rsidRPr="00CD4B01">
        <w:rPr>
          <w:b/>
          <w:sz w:val="24"/>
          <w:szCs w:val="24"/>
        </w:rPr>
        <w:t xml:space="preserve"> </w:t>
      </w:r>
      <w:commentRangeStart w:id="13"/>
      <w:r w:rsidRPr="00CD4B01">
        <w:rPr>
          <w:b/>
          <w:sz w:val="24"/>
          <w:szCs w:val="24"/>
        </w:rPr>
        <w:t xml:space="preserve">Absolute </w:t>
      </w:r>
      <w:r w:rsidR="00963D78">
        <w:rPr>
          <w:b/>
          <w:sz w:val="24"/>
          <w:szCs w:val="24"/>
        </w:rPr>
        <w:t>a</w:t>
      </w:r>
      <w:r w:rsidRPr="00CD4B01">
        <w:rPr>
          <w:b/>
          <w:sz w:val="24"/>
          <w:szCs w:val="24"/>
        </w:rPr>
        <w:t xml:space="preserve">bundance of AOA and AOB </w:t>
      </w:r>
      <w:commentRangeEnd w:id="13"/>
      <w:r w:rsidR="000A4F52">
        <w:rPr>
          <w:rStyle w:val="Kommentarzeichen"/>
        </w:rPr>
        <w:commentReference w:id="13"/>
      </w:r>
    </w:p>
    <w:p w14:paraId="43311D6B" w14:textId="4A63CFB1" w:rsidR="00C6408D" w:rsidRDefault="00F67A60" w:rsidP="009D334C">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ere considered. Although a third group known as complete ammonia oxidizing bacteria (comammox) </w:t>
      </w:r>
      <w:r w:rsidR="000A1695" w:rsidRPr="002A49EF">
        <w:rPr>
          <w:sz w:val="24"/>
          <w:szCs w:val="24"/>
        </w:rPr>
        <w:t xml:space="preserve">within the </w:t>
      </w:r>
      <w:r w:rsidR="000A1695" w:rsidRPr="002A49EF">
        <w:rPr>
          <w:i/>
          <w:sz w:val="24"/>
          <w:szCs w:val="24"/>
        </w:rPr>
        <w:t xml:space="preserve">Nitrospira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650CEC">
        <w:rPr>
          <w:sz w:val="24"/>
          <w:szCs w:val="24"/>
        </w:rPr>
        <w:instrText xml:space="preserve"> ADDIN ZOTERO_ITEM CSL_CITATION {"citationID":"UGLQmXmk","properties":{"formattedCitation":"[75, 76]","plainCitation":"[75, 76]","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650CEC" w:rsidRPr="00650CEC">
        <w:rPr>
          <w:sz w:val="24"/>
        </w:rPr>
        <w:t>[75, 76]</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w:t>
      </w:r>
      <w:r w:rsidR="009B698F">
        <w:rPr>
          <w:rFonts w:hint="eastAsia"/>
          <w:sz w:val="24"/>
          <w:szCs w:val="24"/>
          <w:lang w:eastAsia="zh-CN"/>
        </w:rPr>
        <w:t>sequencing</w:t>
      </w:r>
      <w:r w:rsidR="009B698F" w:rsidRPr="002A49EF">
        <w:rPr>
          <w:sz w:val="24"/>
          <w:szCs w:val="24"/>
        </w:rPr>
        <w:t xml:space="preserve"> </w:t>
      </w:r>
      <w:r w:rsidRPr="002A49EF">
        <w:rPr>
          <w:sz w:val="24"/>
          <w:szCs w:val="24"/>
        </w:rPr>
        <w:t xml:space="preserve">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r w:rsidR="000A1695" w:rsidRPr="002A49EF">
        <w:rPr>
          <w:i/>
          <w:sz w:val="24"/>
          <w:szCs w:val="24"/>
        </w:rPr>
        <w:t>Nitrospira</w:t>
      </w:r>
      <w:r w:rsidR="00265291" w:rsidRPr="002A49EF">
        <w:rPr>
          <w:sz w:val="24"/>
          <w:szCs w:val="24"/>
        </w:rPr>
        <w:t xml:space="preserve"> </w:t>
      </w:r>
      <w:r w:rsidR="00697366">
        <w:rPr>
          <w:sz w:val="24"/>
          <w:szCs w:val="24"/>
        </w:rPr>
        <w:t>ASV</w:t>
      </w:r>
      <w:r w:rsidR="000A1695" w:rsidRPr="002A49EF">
        <w:rPr>
          <w:sz w:val="24"/>
          <w:szCs w:val="24"/>
        </w:rPr>
        <w:t xml:space="preserve">s </w:t>
      </w:r>
      <w:r w:rsidR="00265291" w:rsidRPr="002A49EF">
        <w:rPr>
          <w:sz w:val="24"/>
          <w:szCs w:val="24"/>
        </w:rPr>
        <w:t xml:space="preserve">in the </w:t>
      </w:r>
      <w:r w:rsidR="0083482E">
        <w:rPr>
          <w:sz w:val="24"/>
          <w:szCs w:val="24"/>
        </w:rPr>
        <w:t>genomic</w:t>
      </w:r>
      <w:r w:rsidR="00265291" w:rsidRPr="002A49EF">
        <w:rPr>
          <w:sz w:val="24"/>
          <w:szCs w:val="24"/>
        </w:rPr>
        <w:t xml:space="preserve"> 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comammox genomic sequences via nucleotide BLAST </w:t>
      </w:r>
      <w:r w:rsidR="000A1695" w:rsidRPr="002A49EF">
        <w:rPr>
          <w:sz w:val="24"/>
          <w:szCs w:val="24"/>
        </w:rPr>
        <w:fldChar w:fldCharType="begin"/>
      </w:r>
      <w:r w:rsidR="00650CEC">
        <w:rPr>
          <w:sz w:val="24"/>
          <w:szCs w:val="24"/>
        </w:rPr>
        <w:instrText xml:space="preserve"> ADDIN ZOTERO_ITEM CSL_CITATION {"citationID":"ORhJwmyD","properties":{"formattedCitation":"[77]","plainCitation":"[77]","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650CEC" w:rsidRPr="00650CEC">
        <w:rPr>
          <w:sz w:val="24"/>
        </w:rPr>
        <w:t>[77]</w:t>
      </w:r>
      <w:r w:rsidR="000A1695" w:rsidRPr="002A49EF">
        <w:rPr>
          <w:sz w:val="24"/>
          <w:szCs w:val="24"/>
        </w:rPr>
        <w:fldChar w:fldCharType="end"/>
      </w:r>
      <w:r w:rsidR="000A1695" w:rsidRPr="002A49EF">
        <w:rPr>
          <w:sz w:val="24"/>
          <w:szCs w:val="24"/>
        </w:rPr>
        <w:t xml:space="preserve">. </w:t>
      </w:r>
      <w:r w:rsidR="00C1572E" w:rsidRPr="002A49EF">
        <w:rPr>
          <w:sz w:val="24"/>
          <w:szCs w:val="24"/>
        </w:rPr>
        <w:t>Of these, 6</w:t>
      </w:r>
      <w:r w:rsidR="000A1695" w:rsidRPr="002A49EF">
        <w:rPr>
          <w:sz w:val="24"/>
          <w:szCs w:val="24"/>
        </w:rPr>
        <w:t xml:space="preserve"> </w:t>
      </w:r>
      <w:r w:rsidR="00697366">
        <w:rPr>
          <w:sz w:val="24"/>
          <w:szCs w:val="24"/>
        </w:rPr>
        <w:t>ASV</w:t>
      </w:r>
      <w:r w:rsidR="000A1695" w:rsidRPr="002A49EF">
        <w:rPr>
          <w:sz w:val="24"/>
          <w:szCs w:val="24"/>
        </w:rPr>
        <w:t>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r w:rsidR="00C1572E" w:rsidRPr="002A49EF">
        <w:rPr>
          <w:sz w:val="24"/>
          <w:szCs w:val="24"/>
        </w:rPr>
        <w:t xml:space="preserve">comammox </w:t>
      </w:r>
      <w:r w:rsidR="00697366">
        <w:rPr>
          <w:sz w:val="24"/>
          <w:szCs w:val="24"/>
        </w:rPr>
        <w:t>ASV</w:t>
      </w:r>
      <w:r w:rsidR="00C1572E" w:rsidRPr="002A49EF">
        <w:rPr>
          <w:sz w:val="24"/>
          <w:szCs w:val="24"/>
        </w:rPr>
        <w:t xml:space="preserve">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Kruskal-Wallis). Therefore, we considered the impact of potential comammox bacteria negligible on our central question of the impact of drought dynamics on ammonia oxidation in fen peatlands.</w:t>
      </w:r>
    </w:p>
    <w:p w14:paraId="39D38E72" w14:textId="3333FDB4" w:rsidR="00F702AD" w:rsidRPr="002A49EF" w:rsidRDefault="00C6408D" w:rsidP="00C6408D">
      <w:pPr>
        <w:rPr>
          <w:sz w:val="24"/>
          <w:szCs w:val="24"/>
        </w:rPr>
      </w:pPr>
      <w:r>
        <w:rPr>
          <w:sz w:val="24"/>
          <w:szCs w:val="24"/>
        </w:rPr>
        <w:br w:type="page"/>
      </w:r>
      <w:r w:rsidRPr="00952773">
        <w:rPr>
          <w:sz w:val="24"/>
          <w:szCs w:val="24"/>
          <w:highlight w:val="yellow"/>
        </w:rPr>
        <w:lastRenderedPageBreak/>
        <w:t>[ figure with amoA DNA, amoA RNA, 16</w:t>
      </w:r>
      <w:bookmarkStart w:id="14" w:name="_GoBack"/>
      <w:bookmarkEnd w:id="14"/>
      <w:r w:rsidRPr="00952773">
        <w:rPr>
          <w:sz w:val="24"/>
          <w:szCs w:val="24"/>
          <w:highlight w:val="yellow"/>
        </w:rPr>
        <w:t>S DNA, 16S metatran. Here ]</w:t>
      </w:r>
      <w:r>
        <w:rPr>
          <w:sz w:val="24"/>
          <w:szCs w:val="24"/>
        </w:rPr>
        <w:br w:type="page"/>
      </w:r>
    </w:p>
    <w:p w14:paraId="57A296B3" w14:textId="558BFD36" w:rsidR="00A75082" w:rsidRPr="002A49EF" w:rsidRDefault="00A75082" w:rsidP="009D334C">
      <w:pPr>
        <w:widowControl w:val="0"/>
        <w:spacing w:before="240" w:after="240" w:line="480" w:lineRule="auto"/>
        <w:rPr>
          <w:sz w:val="24"/>
          <w:szCs w:val="24"/>
        </w:rPr>
      </w:pPr>
      <w:r w:rsidRPr="002A49EF">
        <w:rPr>
          <w:sz w:val="24"/>
          <w:szCs w:val="24"/>
        </w:rPr>
        <w:lastRenderedPageBreak/>
        <w:t xml:space="preserve">Quantification of AOA and AOB was implemented with both </w:t>
      </w:r>
      <w:r w:rsidR="00363E00">
        <w:rPr>
          <w:rFonts w:hint="eastAsia"/>
          <w:sz w:val="24"/>
          <w:szCs w:val="24"/>
          <w:lang w:eastAsia="zh-CN"/>
        </w:rPr>
        <w:t>DNA-based</w:t>
      </w:r>
      <w:r w:rsidRPr="002A49EF">
        <w:rPr>
          <w:sz w:val="24"/>
          <w:szCs w:val="24"/>
        </w:rPr>
        <w:t xml:space="preserve"> quantitative PCR (qPCR) and </w:t>
      </w:r>
      <w:r w:rsidR="00363E00">
        <w:rPr>
          <w:rFonts w:hint="eastAsia"/>
          <w:sz w:val="24"/>
          <w:szCs w:val="24"/>
          <w:lang w:eastAsia="zh-CN"/>
        </w:rPr>
        <w:t>RNA-based</w:t>
      </w:r>
      <w:r w:rsidRPr="002A49EF">
        <w:rPr>
          <w:sz w:val="24"/>
          <w:szCs w:val="24"/>
        </w:rPr>
        <w:t xml:space="preserve"> reverse-transcription qPCR (RT-qPCR)</w:t>
      </w:r>
      <w:r w:rsidR="00363E00">
        <w:rPr>
          <w:rFonts w:hint="eastAsia"/>
          <w:sz w:val="24"/>
          <w:szCs w:val="24"/>
          <w:lang w:eastAsia="zh-CN"/>
        </w:rPr>
        <w:t xml:space="preserve"> </w:t>
      </w:r>
      <w:r w:rsidR="00363E00">
        <w:rPr>
          <w:sz w:val="24"/>
          <w:szCs w:val="24"/>
          <w:lang w:eastAsia="zh-CN"/>
        </w:rPr>
        <w:t>targeting</w:t>
      </w:r>
      <w:r w:rsidR="00363E00">
        <w:rPr>
          <w:rFonts w:hint="eastAsia"/>
          <w:sz w:val="24"/>
          <w:szCs w:val="24"/>
          <w:lang w:eastAsia="zh-CN"/>
        </w:rPr>
        <w:t xml:space="preserve"> amoA</w:t>
      </w:r>
      <w:r w:rsidRPr="002A49EF">
        <w:rPr>
          <w:sz w:val="24"/>
          <w:szCs w:val="24"/>
        </w:rPr>
        <w:t xml:space="preserve">. </w:t>
      </w:r>
      <w:r w:rsidR="00363E00">
        <w:rPr>
          <w:rFonts w:hint="eastAsia"/>
          <w:sz w:val="24"/>
          <w:szCs w:val="24"/>
          <w:lang w:eastAsia="zh-CN"/>
        </w:rPr>
        <w:t>Based on DNA,</w:t>
      </w:r>
      <w:r w:rsidRPr="002A49EF">
        <w:rPr>
          <w:sz w:val="24"/>
          <w:szCs w:val="24"/>
        </w:rPr>
        <w:t xml:space="preserve"> temporal dynamics of AOA</w:t>
      </w:r>
      <w:r w:rsidR="00363E00">
        <w:rPr>
          <w:rFonts w:hint="eastAsia"/>
          <w:sz w:val="24"/>
          <w:szCs w:val="24"/>
          <w:lang w:eastAsia="zh-CN"/>
        </w:rPr>
        <w:t xml:space="preserve"> abundances</w:t>
      </w:r>
      <w:r w:rsidRPr="002A49EF">
        <w:rPr>
          <w:sz w:val="24"/>
          <w:szCs w:val="24"/>
        </w:rPr>
        <w:t xml:space="preserve"> were in</w:t>
      </w:r>
      <w:r w:rsidR="00214125" w:rsidRPr="002A49EF">
        <w:rPr>
          <w:sz w:val="24"/>
          <w:szCs w:val="24"/>
        </w:rPr>
        <w:t xml:space="preserve">significant in </w:t>
      </w:r>
      <w:r w:rsidR="002A49EF">
        <w:rPr>
          <w:sz w:val="24"/>
          <w:szCs w:val="24"/>
        </w:rPr>
        <w:t xml:space="preserve">both </w:t>
      </w:r>
      <w:r w:rsidR="00214125" w:rsidRPr="002A49EF">
        <w:rPr>
          <w:sz w:val="24"/>
          <w:szCs w:val="24"/>
        </w:rPr>
        <w:t>sites (Kruskal-Wallis).</w:t>
      </w:r>
      <w:commentRangeStart w:id="15"/>
      <w:r w:rsidR="00214125" w:rsidRPr="002A49EF">
        <w:rPr>
          <w:sz w:val="24"/>
          <w:szCs w:val="24"/>
        </w:rPr>
        <w:t xml:space="preserve"> Further, a comparison of drought AOA abundances compared to non-drought abundances were </w:t>
      </w:r>
      <w:r w:rsidR="002A49EF">
        <w:rPr>
          <w:sz w:val="24"/>
          <w:szCs w:val="24"/>
        </w:rPr>
        <w:t>significant only in</w:t>
      </w:r>
      <w:r w:rsidR="00214125" w:rsidRPr="002A49EF">
        <w:rPr>
          <w:sz w:val="24"/>
          <w:szCs w:val="24"/>
        </w:rPr>
        <w:t xml:space="preserve"> CW</w:t>
      </w:r>
      <w:commentRangeEnd w:id="15"/>
      <w:r w:rsidR="00363E00">
        <w:rPr>
          <w:rStyle w:val="Kommentarzeichen"/>
        </w:rPr>
        <w:commentReference w:id="15"/>
      </w:r>
      <w:r w:rsidR="00214125" w:rsidRPr="002A49EF">
        <w:rPr>
          <w:sz w:val="24"/>
          <w:szCs w:val="24"/>
        </w:rPr>
        <w:t xml:space="preserve"> (Dunn, k = 2, p = 0.047). In contrast, </w:t>
      </w:r>
      <w:r w:rsidR="00363E00">
        <w:rPr>
          <w:rFonts w:hint="eastAsia"/>
          <w:sz w:val="24"/>
          <w:szCs w:val="24"/>
          <w:lang w:eastAsia="zh-CN"/>
        </w:rPr>
        <w:t>AO</w:t>
      </w:r>
      <w:r w:rsidR="00560CD5">
        <w:rPr>
          <w:sz w:val="24"/>
          <w:szCs w:val="24"/>
        </w:rPr>
        <w:t>B</w:t>
      </w:r>
      <w:r w:rsidR="00363E00">
        <w:rPr>
          <w:rFonts w:hint="eastAsia"/>
          <w:sz w:val="24"/>
          <w:szCs w:val="24"/>
          <w:lang w:eastAsia="zh-CN"/>
        </w:rPr>
        <w:t xml:space="preserve"> abundances</w:t>
      </w:r>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PW displayed a significant decrease in AOB</w:t>
      </w:r>
      <w:r w:rsidR="00363E00">
        <w:rPr>
          <w:rFonts w:hint="eastAsia"/>
          <w:sz w:val="24"/>
          <w:szCs w:val="24"/>
          <w:lang w:eastAsia="zh-CN"/>
        </w:rPr>
        <w:t xml:space="preserve"> abundances</w:t>
      </w:r>
      <w:r w:rsidR="00882FA8" w:rsidRPr="002A49EF">
        <w:rPr>
          <w:sz w:val="24"/>
          <w:szCs w:val="24"/>
        </w:rPr>
        <w:t xml:space="preserve">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Bonferroni,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0BEC9B76" w:rsidR="009165AB"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Interestingly, the</w:t>
      </w:r>
      <w:r w:rsidR="00363E00">
        <w:rPr>
          <w:rFonts w:hint="eastAsia"/>
          <w:sz w:val="24"/>
          <w:szCs w:val="24"/>
          <w:lang w:eastAsia="zh-CN"/>
        </w:rPr>
        <w:t xml:space="preserve"> RNA-based</w:t>
      </w:r>
      <w:r w:rsidRPr="002A49EF">
        <w:rPr>
          <w:sz w:val="24"/>
          <w:szCs w:val="24"/>
        </w:rPr>
        <w:t xml:space="preserve"> RT-qPCR demonstrated divergent trends in AOA and AOB abundance when compared to the DNA-based qPCR results. RT-qPCR analysis </w:t>
      </w:r>
      <w:r w:rsidR="00996D10">
        <w:rPr>
          <w:rFonts w:hint="eastAsia"/>
          <w:sz w:val="24"/>
          <w:szCs w:val="24"/>
          <w:lang w:eastAsia="zh-CN"/>
        </w:rPr>
        <w:t>showed</w:t>
      </w:r>
      <w:r w:rsidRPr="002A49EF">
        <w:rPr>
          <w:sz w:val="24"/>
          <w:szCs w:val="24"/>
        </w:rPr>
        <w:t xml:space="preserve"> a significant increase in abundance of AOB between April and August 2018 (p = 0.047), and a nearly-significant increase during drought periods (p = 0.059)</w:t>
      </w:r>
      <w:r w:rsidR="00363E00" w:rsidRPr="00363E00">
        <w:rPr>
          <w:rFonts w:hint="eastAsia"/>
          <w:sz w:val="24"/>
          <w:szCs w:val="24"/>
          <w:lang w:eastAsia="zh-CN"/>
        </w:rPr>
        <w:t xml:space="preserve"> </w:t>
      </w:r>
      <w:r w:rsidR="00363E00">
        <w:rPr>
          <w:rFonts w:hint="eastAsia"/>
          <w:sz w:val="24"/>
          <w:szCs w:val="24"/>
          <w:lang w:eastAsia="zh-CN"/>
        </w:rPr>
        <w:t>(F</w:t>
      </w:r>
      <w:r w:rsidR="00363E00">
        <w:rPr>
          <w:sz w:val="24"/>
          <w:szCs w:val="24"/>
          <w:lang w:eastAsia="zh-CN"/>
        </w:rPr>
        <w:t>i</w:t>
      </w:r>
      <w:r w:rsidR="00363E00">
        <w:rPr>
          <w:rFonts w:hint="eastAsia"/>
          <w:sz w:val="24"/>
          <w:szCs w:val="24"/>
          <w:lang w:eastAsia="zh-CN"/>
        </w:rPr>
        <w:t>g. 2B)</w:t>
      </w:r>
      <w:r w:rsidRPr="002A49EF">
        <w:rPr>
          <w:sz w:val="24"/>
          <w:szCs w:val="24"/>
        </w:rPr>
        <w:t xml:space="preserve">. </w:t>
      </w:r>
      <w:r w:rsidR="00ED646F">
        <w:rPr>
          <w:rFonts w:hint="eastAsia"/>
          <w:sz w:val="24"/>
          <w:szCs w:val="24"/>
          <w:lang w:eastAsia="zh-CN"/>
        </w:rPr>
        <w:t>Similarly,</w:t>
      </w:r>
      <w:r w:rsidR="00ED646F" w:rsidRPr="002A49EF">
        <w:rPr>
          <w:sz w:val="24"/>
          <w:szCs w:val="24"/>
        </w:rPr>
        <w:t xml:space="preserve"> </w:t>
      </w:r>
      <w:r w:rsidRPr="002A49EF">
        <w:rPr>
          <w:sz w:val="24"/>
          <w:szCs w:val="24"/>
        </w:rPr>
        <w:t xml:space="preserve">AOA in PW </w:t>
      </w:r>
      <w:r w:rsidR="00ED646F">
        <w:rPr>
          <w:rFonts w:hint="eastAsia"/>
          <w:sz w:val="24"/>
          <w:szCs w:val="24"/>
          <w:lang w:eastAsia="zh-CN"/>
        </w:rPr>
        <w:t>also showed</w:t>
      </w:r>
      <w:r w:rsidRPr="002A49EF">
        <w:rPr>
          <w:sz w:val="24"/>
          <w:szCs w:val="24"/>
        </w:rPr>
        <w:t xml:space="preserve"> a significant increase in abundance between April and August (p = 0.026), in addition to an increase during drought periods (p = 0.018). In contrast, CW samples displayed no significant temporal variability in either AOA or AOB abundances</w:t>
      </w:r>
      <w:commentRangeStart w:id="16"/>
      <w:del w:id="17" w:author="Haitao Wang" w:date="2024-05-14T15:48:00Z">
        <w:r w:rsidRPr="002A49EF" w:rsidDel="00ED646F">
          <w:rPr>
            <w:sz w:val="24"/>
            <w:szCs w:val="24"/>
          </w:rPr>
          <w:delText xml:space="preserve"> </w:delText>
        </w:r>
      </w:del>
      <w:ins w:id="18" w:author="Haitao Wang" w:date="2024-05-14T15:48:00Z">
        <w:r w:rsidR="00ED646F">
          <w:rPr>
            <w:rFonts w:hint="eastAsia"/>
            <w:sz w:val="24"/>
            <w:szCs w:val="24"/>
            <w:lang w:eastAsia="zh-CN"/>
          </w:rPr>
          <w:t xml:space="preserve"> (</w:t>
        </w:r>
      </w:ins>
      <w:ins w:id="19" w:author="Haitao Wang" w:date="2024-05-14T15:49:00Z">
        <w:r w:rsidR="00ED646F">
          <w:rPr>
            <w:rFonts w:hint="eastAsia"/>
            <w:sz w:val="24"/>
            <w:szCs w:val="24"/>
            <w:lang w:eastAsia="zh-CN"/>
          </w:rPr>
          <w:t>Fig. 2B)</w:t>
        </w:r>
        <w:commentRangeEnd w:id="16"/>
        <w:r w:rsidR="00ED646F">
          <w:rPr>
            <w:rStyle w:val="Kommentarzeichen"/>
          </w:rPr>
          <w:commentReference w:id="16"/>
        </w:r>
      </w:ins>
      <w:r w:rsidRPr="002A49EF">
        <w:rPr>
          <w:sz w:val="24"/>
          <w:szCs w:val="24"/>
        </w:rPr>
        <w:t>. Further, drought was not a significant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5C0E0155" w14:textId="1584DDF5" w:rsidR="003D2859" w:rsidRPr="003D2859" w:rsidRDefault="00DF62C2" w:rsidP="003D2859">
      <w:pPr>
        <w:widowControl w:val="0"/>
        <w:spacing w:before="240" w:after="240" w:line="480" w:lineRule="auto"/>
        <w:rPr>
          <w:sz w:val="24"/>
          <w:szCs w:val="24"/>
        </w:rPr>
      </w:pPr>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mples were analyzed for soil</w:t>
      </w:r>
      <w:r w:rsidRPr="00560CD5">
        <w:rPr>
          <w:rFonts w:asciiTheme="minorHAnsi" w:hAnsiTheme="minorHAnsi" w:cstheme="minorHAnsi"/>
          <w:sz w:val="24"/>
          <w:szCs w:val="24"/>
        </w:rPr>
        <w:t xml:space="preserve"> </w:t>
      </w:r>
      <w:r w:rsidR="003D2859">
        <w:rPr>
          <w:rFonts w:asciiTheme="minorHAnsi" w:hAnsiTheme="minorHAnsi" w:cstheme="minorHAnsi"/>
          <w:sz w:val="24"/>
          <w:szCs w:val="24"/>
        </w:rPr>
        <w:t>dissolved organic carbon</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 xml:space="preserve">and </w:t>
      </w:r>
      <w:r w:rsidRPr="00560CD5">
        <w:rPr>
          <w:rFonts w:asciiTheme="minorHAnsi" w:hAnsiTheme="minorHAnsi" w:cstheme="minorHAnsi"/>
          <w:sz w:val="24"/>
          <w:szCs w:val="24"/>
        </w:rPr>
        <w:lastRenderedPageBreak/>
        <w:t>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3D2859">
        <w:rPr>
          <w:sz w:val="24"/>
          <w:szCs w:val="24"/>
        </w:rPr>
        <w:t xml:space="preserve"> </w:t>
      </w:r>
      <w:r w:rsidR="003D2859" w:rsidRPr="002A49EF">
        <w:rPr>
          <w:sz w:val="24"/>
          <w:szCs w:val="24"/>
        </w:rPr>
        <w:t xml:space="preserve">Ammonium was significantly dynamic in the PW site (ANOVA, p = 0.012), with a peak in October that was significantly higher than </w:t>
      </w:r>
      <w:r w:rsidR="003D2859">
        <w:rPr>
          <w:rFonts w:hint="eastAsia"/>
          <w:sz w:val="24"/>
          <w:szCs w:val="24"/>
          <w:lang w:eastAsia="zh-CN"/>
        </w:rPr>
        <w:t>other months</w:t>
      </w:r>
      <w:r w:rsidR="003D2859" w:rsidRPr="002A49EF">
        <w:rPr>
          <w:sz w:val="24"/>
          <w:szCs w:val="24"/>
        </w:rPr>
        <w:t xml:space="preserve"> (</w:t>
      </w:r>
      <w:r w:rsidR="003D2859">
        <w:rPr>
          <w:rFonts w:hint="eastAsia"/>
          <w:sz w:val="24"/>
          <w:szCs w:val="24"/>
          <w:lang w:eastAsia="zh-CN"/>
        </w:rPr>
        <w:t xml:space="preserve">TukeyHSD </w:t>
      </w:r>
      <w:r w:rsidR="003D2859" w:rsidRPr="002A49EF">
        <w:rPr>
          <w:sz w:val="24"/>
          <w:szCs w:val="24"/>
        </w:rPr>
        <w:t xml:space="preserve">p </w:t>
      </w:r>
      <w:r w:rsidR="003D2859">
        <w:rPr>
          <w:rFonts w:hint="eastAsia"/>
          <w:sz w:val="24"/>
          <w:szCs w:val="24"/>
          <w:lang w:eastAsia="zh-CN"/>
        </w:rPr>
        <w:t>&lt; 0.05</w:t>
      </w:r>
      <w:r w:rsidR="003D2859" w:rsidRPr="002A49EF">
        <w:rPr>
          <w:sz w:val="24"/>
          <w:szCs w:val="24"/>
        </w:rPr>
        <w:t>). Nitrate was not significantly dynamic across any time points in the PW site. The CW site displayed an opposing trend, with no significant shifts in ammonium content across the study period, but a significant variation in nitrate (Kruskal-Wallis, p = 0.033). Both sites had a higher volume of ammonium than nitrate (Kruskal-Wallis, PW p &lt; 0.0001 , CW p</w:t>
      </w:r>
      <w:r w:rsidR="003D2859">
        <w:rPr>
          <w:sz w:val="24"/>
          <w:szCs w:val="24"/>
        </w:rPr>
        <w:t xml:space="preserve"> </w:t>
      </w:r>
      <w:r w:rsidR="003D2859" w:rsidRPr="002A49EF">
        <w:rPr>
          <w:sz w:val="24"/>
          <w:szCs w:val="24"/>
        </w:rPr>
        <w:t>&lt; 0.0001), and PW had both a higher nitrate (p &lt;</w:t>
      </w:r>
      <w:r w:rsidR="00CE3A43">
        <w:rPr>
          <w:sz w:val="24"/>
          <w:szCs w:val="24"/>
        </w:rPr>
        <w:t xml:space="preserve"> </w:t>
      </w:r>
      <w:r w:rsidR="00CE3A43" w:rsidRPr="002A49EF">
        <w:rPr>
          <w:sz w:val="24"/>
          <w:szCs w:val="24"/>
        </w:rPr>
        <w:lastRenderedPageBreak/>
        <w:t xml:space="preserve">0.0001) and ammonium (p = 0.008) content than CW. </w:t>
      </w:r>
      <w:r w:rsidR="00CE3A43" w:rsidRPr="00CE3A43">
        <w:rPr>
          <w:noProof/>
          <w:sz w:val="24"/>
          <w:szCs w:val="24"/>
        </w:rPr>
        <mc:AlternateContent>
          <mc:Choice Requires="wps">
            <w:drawing>
              <wp:anchor distT="45720" distB="45720" distL="114300" distR="114300" simplePos="0" relativeHeight="251668479" behindDoc="1" locked="0" layoutInCell="1" allowOverlap="1" wp14:anchorId="72BB18EA" wp14:editId="364990E1">
                <wp:simplePos x="0" y="0"/>
                <wp:positionH relativeFrom="column">
                  <wp:posOffset>429150</wp:posOffset>
                </wp:positionH>
                <wp:positionV relativeFrom="page">
                  <wp:posOffset>874644</wp:posOffset>
                </wp:positionV>
                <wp:extent cx="5660390" cy="381635"/>
                <wp:effectExtent l="0" t="0" r="16510" b="18415"/>
                <wp:wrapTight wrapText="bothSides">
                  <wp:wrapPolygon edited="0">
                    <wp:start x="0" y="0"/>
                    <wp:lineTo x="0" y="21564"/>
                    <wp:lineTo x="21590" y="21564"/>
                    <wp:lineTo x="21590" y="0"/>
                    <wp:lineTo x="0" y="0"/>
                  </wp:wrapPolygon>
                </wp:wrapTight>
                <wp:docPr id="2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0390" cy="381635"/>
                        </a:xfrm>
                        <a:prstGeom prst="rect">
                          <a:avLst/>
                        </a:prstGeom>
                        <a:solidFill>
                          <a:srgbClr val="FFFFFF"/>
                        </a:solidFill>
                        <a:ln w="9525">
                          <a:solidFill>
                            <a:schemeClr val="bg1"/>
                          </a:solidFill>
                          <a:miter lim="800000"/>
                          <a:headEnd/>
                          <a:tailEnd/>
                        </a:ln>
                      </wps:spPr>
                      <wps:txbx>
                        <w:txbxContent>
                          <w:p w14:paraId="493DDFF7" w14:textId="76D2A0BF" w:rsidR="00CE3A43" w:rsidRPr="00CE3A43" w:rsidRDefault="00CE3A43">
                            <w:pPr>
                              <w:rPr>
                                <w:lang w:val="de-D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BB18EA" id="_x0000_s1028" type="#_x0000_t202" style="position:absolute;margin-left:33.8pt;margin-top:68.85pt;width:445.7pt;height:30.05pt;z-index:-251648001;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" strokecolor="white [3212]">
                <v:textbox>
                  <w:txbxContent>
                    <w:p w14:paraId="493DDFF7" w14:textId="76D2A0BF" w:rsidR="00CE3A43" w:rsidRPr="00CE3A43" w:rsidRDefault="00CE3A43">
                      <w:pPr>
                        <w:rPr>
                          <w:lang w:val="de-DE"/>
                        </w:rPr>
                      </w:pPr>
                    </w:p>
                  </w:txbxContent>
                </v:textbox>
                <w10:wrap type="tight" anchory="page"/>
              </v:shape>
            </w:pict>
          </mc:Fallback>
        </mc:AlternateContent>
      </w:r>
      <w:r w:rsidR="003D2859" w:rsidRPr="003D2859">
        <w:rPr>
          <w:i/>
          <w:noProof/>
          <w:sz w:val="24"/>
          <w:szCs w:val="24"/>
        </w:rPr>
        <mc:AlternateContent>
          <mc:Choice Requires="wps">
            <w:drawing>
              <wp:anchor distT="45720" distB="45720" distL="114300" distR="114300" simplePos="0" relativeHeight="251703296" behindDoc="1" locked="0" layoutInCell="1" allowOverlap="1" wp14:anchorId="065D3423" wp14:editId="0C6D8477">
                <wp:simplePos x="0" y="0"/>
                <wp:positionH relativeFrom="margin">
                  <wp:align>right</wp:align>
                </wp:positionH>
                <wp:positionV relativeFrom="page">
                  <wp:posOffset>6074410</wp:posOffset>
                </wp:positionV>
                <wp:extent cx="5920740" cy="469900"/>
                <wp:effectExtent l="0" t="0" r="22860" b="25400"/>
                <wp:wrapTight wrapText="bothSides">
                  <wp:wrapPolygon edited="0">
                    <wp:start x="0" y="0"/>
                    <wp:lineTo x="0" y="21892"/>
                    <wp:lineTo x="21614" y="21892"/>
                    <wp:lineTo x="21614" y="0"/>
                    <wp:lineTo x="0" y="0"/>
                  </wp:wrapPolygon>
                </wp:wrapTight>
                <wp:docPr id="2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0740" cy="469900"/>
                        </a:xfrm>
                        <a:prstGeom prst="rect">
                          <a:avLst/>
                        </a:prstGeom>
                        <a:solidFill>
                          <a:srgbClr val="FFFFFF"/>
                        </a:solidFill>
                        <a:ln w="9525">
                          <a:solidFill>
                            <a:schemeClr val="bg1"/>
                          </a:solidFill>
                          <a:miter lim="800000"/>
                          <a:headEnd/>
                          <a:tailEnd/>
                        </a:ln>
                      </wps:spPr>
                      <wps:txbx>
                        <w:txbxContent>
                          <w:p w14:paraId="4F344940" w14:textId="4639F5B3" w:rsidR="003D2859" w:rsidRDefault="003D2859">
                            <w:pPr>
                              <w:rPr>
                                <w:i/>
                              </w:rPr>
                            </w:pPr>
                            <w:r w:rsidRPr="00CE3A43">
                              <w:rPr>
                                <w:i/>
                              </w:rPr>
                              <w:t xml:space="preserve">Figure </w:t>
                            </w:r>
                            <w:r w:rsidR="00F40A1F">
                              <w:rPr>
                                <w:i/>
                              </w:rPr>
                              <w:t>3</w:t>
                            </w:r>
                            <w:r w:rsidRPr="00CE3A43">
                              <w:rPr>
                                <w:i/>
                              </w:rPr>
                              <w:t>a,b:</w:t>
                            </w:r>
                            <w:r w:rsidR="00CE3A43">
                              <w:rPr>
                                <w:i/>
                              </w:rPr>
                              <w:t xml:space="preserve"> The dissolved organic carbon content of the topsoil samples (depth 5-10 cm) at the PW and CW sites. Values are averaged at each time points (n=3) and each have standard error bars. The fractions of soil carbon in m</w:t>
                            </w:r>
                            <w:r w:rsidR="00482193">
                              <w:rPr>
                                <w:i/>
                              </w:rPr>
                              <w:t>illigrams of carbon</w:t>
                            </w:r>
                            <w:r w:rsidR="00CE3A43">
                              <w:rPr>
                                <w:i/>
                              </w:rPr>
                              <w:t xml:space="preserve"> per g</w:t>
                            </w:r>
                            <w:r w:rsidR="00482193">
                              <w:rPr>
                                <w:i/>
                              </w:rPr>
                              <w:t>ram</w:t>
                            </w:r>
                            <w:r w:rsidR="00CE3A43">
                              <w:rPr>
                                <w:i/>
                              </w:rPr>
                              <w:t xml:space="preserve"> dry weight soil are as follows: biopolymers (Bio), humic substances (hCOM), low-weight molecular substances (lCOM), total dissolved organic carbon (TOM) and other (remaining TOM values after Bio, hCOM and lCOM were removed). </w:t>
                            </w:r>
                          </w:p>
                          <w:p w14:paraId="30B51334" w14:textId="77777777" w:rsidR="00CE3A43" w:rsidRPr="00CE3A43" w:rsidRDefault="00CE3A43">
                            <w:pPr>
                              <w:rPr>
                                <w:i/>
                              </w:rPr>
                            </w:pPr>
                          </w:p>
                          <w:p w14:paraId="63F47E95" w14:textId="4ED052AB" w:rsidR="003D2859" w:rsidRPr="00CE3A43" w:rsidRDefault="003D2859">
                            <w:pPr>
                              <w:rPr>
                                <w:i/>
                                <w:lang w:val="en-US"/>
                              </w:rPr>
                            </w:pPr>
                            <w:r w:rsidRPr="00CE3A43">
                              <w:rPr>
                                <w:i/>
                              </w:rPr>
                              <w:t xml:space="preserve">Figure </w:t>
                            </w:r>
                            <w:r w:rsidR="00F40A1F">
                              <w:rPr>
                                <w:i/>
                              </w:rPr>
                              <w:t>3</w:t>
                            </w:r>
                            <w:r w:rsidRPr="00CE3A43">
                              <w:rPr>
                                <w:i/>
                              </w:rPr>
                              <w:t xml:space="preserve">c,d: </w:t>
                            </w:r>
                            <w:r w:rsidR="00482193">
                              <w:rPr>
                                <w:i/>
                              </w:rPr>
                              <w:t>The ammonium (NH4) and nitrate (NO3) nutrient contents in the topsoil samples (5-10 cm depth) at the PW and CW sites. Values represented are averages across subsamples with standard error bars (n = 3). The nutrient volumes are measured as milligram of nitrogen per gram of dry weight soi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5D3423" id="_x0000_s1029" type="#_x0000_t202" style="position:absolute;margin-left:415pt;margin-top:478.3pt;width:466.2pt;height:37pt;z-index:-251613184;visibility:visible;mso-wrap-style:square;mso-width-percent:0;mso-height-percent:200;mso-wrap-distance-left:9pt;mso-wrap-distance-top:3.6pt;mso-wrap-distance-right:9pt;mso-wrap-distance-bottom:3.6pt;mso-position-horizontal:right;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" strokecolor="white [3212]">
                <v:textbox style="mso-fit-shape-to-text:t">
                  <w:txbxContent>
                    <w:p w14:paraId="4F344940" w14:textId="4639F5B3" w:rsidR="003D2859" w:rsidRDefault="003D2859">
                      <w:pPr>
                        <w:rPr>
                          <w:i/>
                        </w:rPr>
                      </w:pPr>
                      <w:r w:rsidRPr="00CE3A43">
                        <w:rPr>
                          <w:i/>
                        </w:rPr>
                        <w:t xml:space="preserve">Figure </w:t>
                      </w:r>
                      <w:r w:rsidR="00F40A1F">
                        <w:rPr>
                          <w:i/>
                        </w:rPr>
                        <w:t>3</w:t>
                      </w:r>
                      <w:r w:rsidRPr="00CE3A43">
                        <w:rPr>
                          <w:i/>
                        </w:rPr>
                        <w:t>a,b:</w:t>
                      </w:r>
                      <w:r w:rsidR="00CE3A43">
                        <w:rPr>
                          <w:i/>
                        </w:rPr>
                        <w:t xml:space="preserve"> The dissolved organic carbon content of the topsoil samples (depth 5-10 cm) at the PW and CW sites. Values are averaged at each time points (n=3) and each have standard error bars. The fractions of soil carbon in m</w:t>
                      </w:r>
                      <w:r w:rsidR="00482193">
                        <w:rPr>
                          <w:i/>
                        </w:rPr>
                        <w:t>illigrams of carbon</w:t>
                      </w:r>
                      <w:r w:rsidR="00CE3A43">
                        <w:rPr>
                          <w:i/>
                        </w:rPr>
                        <w:t xml:space="preserve"> per g</w:t>
                      </w:r>
                      <w:r w:rsidR="00482193">
                        <w:rPr>
                          <w:i/>
                        </w:rPr>
                        <w:t>ram</w:t>
                      </w:r>
                      <w:r w:rsidR="00CE3A43">
                        <w:rPr>
                          <w:i/>
                        </w:rPr>
                        <w:t xml:space="preserve"> dry weight soil are as follows: biopolymers (Bio), humic substances (hCOM), low-weight molecular substances (lCOM), total dissolved organic carbon (TOM) and other (remaining TOM values after Bio, hCOM and lCOM were removed). </w:t>
                      </w:r>
                    </w:p>
                    <w:p w14:paraId="30B51334" w14:textId="77777777" w:rsidR="00CE3A43" w:rsidRPr="00CE3A43" w:rsidRDefault="00CE3A43">
                      <w:pPr>
                        <w:rPr>
                          <w:i/>
                        </w:rPr>
                      </w:pPr>
                    </w:p>
                    <w:p w14:paraId="63F47E95" w14:textId="4ED052AB" w:rsidR="003D2859" w:rsidRPr="00CE3A43" w:rsidRDefault="003D2859">
                      <w:pPr>
                        <w:rPr>
                          <w:i/>
                          <w:lang w:val="en-US"/>
                        </w:rPr>
                      </w:pPr>
                      <w:r w:rsidRPr="00CE3A43">
                        <w:rPr>
                          <w:i/>
                        </w:rPr>
                        <w:t xml:space="preserve">Figure </w:t>
                      </w:r>
                      <w:r w:rsidR="00F40A1F">
                        <w:rPr>
                          <w:i/>
                        </w:rPr>
                        <w:t>3</w:t>
                      </w:r>
                      <w:r w:rsidRPr="00CE3A43">
                        <w:rPr>
                          <w:i/>
                        </w:rPr>
                        <w:t xml:space="preserve">c,d: </w:t>
                      </w:r>
                      <w:r w:rsidR="00482193">
                        <w:rPr>
                          <w:i/>
                        </w:rPr>
                        <w:t>The ammonium (NH4) and nitrate (NO3) nutrient contents in the topsoil samples (5-10 cm depth) at the PW and CW sites. Values represented are averages across subsamples with standard error bars (n = 3). The nutrient volumes are measured as milligram of nitrogen per gram of dry weight soil.</w:t>
                      </w:r>
                    </w:p>
                  </w:txbxContent>
                </v:textbox>
                <w10:wrap type="tight" anchorx="margin" anchory="page"/>
              </v:shape>
            </w:pict>
          </mc:Fallback>
        </mc:AlternateContent>
      </w:r>
      <w:r w:rsidR="003D2859" w:rsidRPr="00C17B2C">
        <w:rPr>
          <w:noProof/>
          <w:sz w:val="24"/>
          <w:szCs w:val="24"/>
        </w:rPr>
        <mc:AlternateContent>
          <mc:Choice Requires="wps">
            <w:drawing>
              <wp:anchor distT="45720" distB="45720" distL="114300" distR="114300" simplePos="0" relativeHeight="251701248" behindDoc="1" locked="0" layoutInCell="1" allowOverlap="1" wp14:anchorId="1AC20321" wp14:editId="5F106BE6">
                <wp:simplePos x="0" y="0"/>
                <wp:positionH relativeFrom="margin">
                  <wp:posOffset>3115945</wp:posOffset>
                </wp:positionH>
                <wp:positionV relativeFrom="page">
                  <wp:posOffset>3556635</wp:posOffset>
                </wp:positionV>
                <wp:extent cx="373380" cy="368935"/>
                <wp:effectExtent l="0" t="0" r="26670" b="12065"/>
                <wp:wrapTight wrapText="bothSides">
                  <wp:wrapPolygon edited="0">
                    <wp:start x="0" y="0"/>
                    <wp:lineTo x="0" y="21191"/>
                    <wp:lineTo x="22041" y="21191"/>
                    <wp:lineTo x="22041" y="0"/>
                    <wp:lineTo x="0" y="0"/>
                  </wp:wrapPolygon>
                </wp:wrapTight>
                <wp:docPr id="2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B6DD695" w14:textId="5D4C9B9C" w:rsidR="003D2859" w:rsidRPr="00C17B2C" w:rsidRDefault="003D2859" w:rsidP="003D2859">
                            <w:pPr>
                              <w:rPr>
                                <w:sz w:val="32"/>
                                <w:szCs w:val="40"/>
                                <w:lang w:val="en-US"/>
                              </w:rPr>
                            </w:pPr>
                            <w:r>
                              <w:rPr>
                                <w:sz w:val="32"/>
                                <w:szCs w:val="40"/>
                                <w:lang w:val="en-US"/>
                              </w:rPr>
                              <w:t>d</w:t>
                            </w:r>
                            <w:r>
                              <w:rPr>
                                <w:sz w:val="32"/>
                                <w:szCs w:val="40"/>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C20321" id="_x0000_s1030" type="#_x0000_t202" style="position:absolute;margin-left:245.35pt;margin-top:280.05pt;width:29.4pt;height:29.05pt;z-index:-2516152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" strokecolor="white [3212]">
                <v:textbox style="mso-fit-shape-to-text:t">
                  <w:txbxContent>
                    <w:p w14:paraId="0B6DD695" w14:textId="5D4C9B9C" w:rsidR="003D2859" w:rsidRPr="00C17B2C" w:rsidRDefault="003D2859" w:rsidP="003D2859">
                      <w:pPr>
                        <w:rPr>
                          <w:sz w:val="32"/>
                          <w:szCs w:val="40"/>
                          <w:lang w:val="en-US"/>
                        </w:rPr>
                      </w:pPr>
                      <w:r>
                        <w:rPr>
                          <w:sz w:val="32"/>
                          <w:szCs w:val="40"/>
                          <w:lang w:val="en-US"/>
                        </w:rPr>
                        <w:t>d</w:t>
                      </w:r>
                      <w:r>
                        <w:rPr>
                          <w:sz w:val="32"/>
                          <w:szCs w:val="40"/>
                          <w:lang w:val="en-US"/>
                        </w:rPr>
                        <w:t>)</w:t>
                      </w:r>
                    </w:p>
                  </w:txbxContent>
                </v:textbox>
                <w10:wrap type="tight" anchorx="margin" anchory="page"/>
              </v:shape>
            </w:pict>
          </mc:Fallback>
        </mc:AlternateContent>
      </w:r>
      <w:r w:rsidR="003D2859" w:rsidRPr="00C17B2C">
        <w:rPr>
          <w:noProof/>
          <w:sz w:val="24"/>
          <w:szCs w:val="24"/>
        </w:rPr>
        <mc:AlternateContent>
          <mc:Choice Requires="wps">
            <w:drawing>
              <wp:anchor distT="45720" distB="45720" distL="114300" distR="114300" simplePos="0" relativeHeight="251699200" behindDoc="1" locked="0" layoutInCell="1" allowOverlap="1" wp14:anchorId="105BC5E9" wp14:editId="3A42431A">
                <wp:simplePos x="0" y="0"/>
                <wp:positionH relativeFrom="margin">
                  <wp:posOffset>301929</wp:posOffset>
                </wp:positionH>
                <wp:positionV relativeFrom="page">
                  <wp:posOffset>3537585</wp:posOffset>
                </wp:positionV>
                <wp:extent cx="373380" cy="368935"/>
                <wp:effectExtent l="0" t="0" r="26670" b="12065"/>
                <wp:wrapTight wrapText="bothSides">
                  <wp:wrapPolygon edited="0">
                    <wp:start x="0" y="0"/>
                    <wp:lineTo x="0" y="21191"/>
                    <wp:lineTo x="22041" y="21191"/>
                    <wp:lineTo x="22041" y="0"/>
                    <wp:lineTo x="0" y="0"/>
                  </wp:wrapPolygon>
                </wp:wrapTight>
                <wp:docPr id="1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486F9FB4" w14:textId="16B58FEC" w:rsidR="003D2859" w:rsidRPr="00C17B2C" w:rsidRDefault="003D2859" w:rsidP="003D2859">
                            <w:pPr>
                              <w:rPr>
                                <w:sz w:val="32"/>
                                <w:szCs w:val="40"/>
                                <w:lang w:val="en-US"/>
                              </w:rPr>
                            </w:pPr>
                            <w:r>
                              <w:rPr>
                                <w:sz w:val="32"/>
                                <w:szCs w:val="40"/>
                                <w:lang w:val="en-US"/>
                              </w:rPr>
                              <w:t>c</w:t>
                            </w:r>
                            <w:r>
                              <w:rPr>
                                <w:sz w:val="32"/>
                                <w:szCs w:val="40"/>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5BC5E9" id="_x0000_s1031" type="#_x0000_t202" style="position:absolute;margin-left:23.75pt;margin-top:278.55pt;width:29.4pt;height:29.05pt;z-index:-2516172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65ykKwIAAEo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" strokecolor="white [3212]">
                <v:textbox style="mso-fit-shape-to-text:t">
                  <w:txbxContent>
                    <w:p w14:paraId="486F9FB4" w14:textId="16B58FEC" w:rsidR="003D2859" w:rsidRPr="00C17B2C" w:rsidRDefault="003D2859" w:rsidP="003D2859">
                      <w:pPr>
                        <w:rPr>
                          <w:sz w:val="32"/>
                          <w:szCs w:val="40"/>
                          <w:lang w:val="en-US"/>
                        </w:rPr>
                      </w:pPr>
                      <w:r>
                        <w:rPr>
                          <w:sz w:val="32"/>
                          <w:szCs w:val="40"/>
                          <w:lang w:val="en-US"/>
                        </w:rPr>
                        <w:t>c</w:t>
                      </w:r>
                      <w:r>
                        <w:rPr>
                          <w:sz w:val="32"/>
                          <w:szCs w:val="40"/>
                          <w:lang w:val="en-US"/>
                        </w:rPr>
                        <w:t>)</w:t>
                      </w:r>
                    </w:p>
                  </w:txbxContent>
                </v:textbox>
                <w10:wrap type="tight" anchorx="margin" anchory="page"/>
              </v:shape>
            </w:pict>
          </mc:Fallback>
        </mc:AlternateContent>
      </w:r>
      <w:r w:rsidR="00C17B2C" w:rsidRPr="00C17B2C">
        <w:rPr>
          <w:noProof/>
          <w:sz w:val="24"/>
          <w:szCs w:val="24"/>
        </w:rPr>
        <mc:AlternateContent>
          <mc:Choice Requires="wps">
            <w:drawing>
              <wp:anchor distT="45720" distB="45720" distL="114300" distR="114300" simplePos="0" relativeHeight="251684864" behindDoc="1" locked="0" layoutInCell="1" allowOverlap="1" wp14:anchorId="6024D2F5" wp14:editId="7AFFFC0E">
                <wp:simplePos x="0" y="0"/>
                <wp:positionH relativeFrom="margin">
                  <wp:posOffset>-1121134</wp:posOffset>
                </wp:positionH>
                <wp:positionV relativeFrom="page">
                  <wp:posOffset>2043485</wp:posOffset>
                </wp:positionV>
                <wp:extent cx="2592705" cy="334645"/>
                <wp:effectExtent l="5080" t="0" r="22225" b="22225"/>
                <wp:wrapTight wrapText="bothSides">
                  <wp:wrapPolygon edited="0">
                    <wp:start x="21558" y="-328"/>
                    <wp:lineTo x="-26" y="-328"/>
                    <wp:lineTo x="-26" y="21805"/>
                    <wp:lineTo x="21558" y="21805"/>
                    <wp:lineTo x="21558" y="-328"/>
                  </wp:wrapPolygon>
                </wp:wrapTight>
                <wp:docPr id="1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592705" cy="334645"/>
                        </a:xfrm>
                        <a:prstGeom prst="rect">
                          <a:avLst/>
                        </a:prstGeom>
                        <a:solidFill>
                          <a:srgbClr val="FFFFFF"/>
                        </a:solidFill>
                        <a:ln w="9525">
                          <a:solidFill>
                            <a:schemeClr val="bg1"/>
                          </a:solidFill>
                          <a:miter lim="800000"/>
                          <a:headEnd/>
                          <a:tailEnd/>
                        </a:ln>
                      </wps:spPr>
                      <wps:txbx>
                        <w:txbxContent>
                          <w:p w14:paraId="6E385EF5" w14:textId="581918D5" w:rsidR="00C17B2C" w:rsidRPr="00C17B2C" w:rsidRDefault="00C17B2C">
                            <w:pPr>
                              <w:rPr>
                                <w:sz w:val="28"/>
                                <w:lang w:val="de-DE"/>
                              </w:rPr>
                            </w:pPr>
                            <w:r w:rsidRPr="00C17B2C">
                              <w:rPr>
                                <w:sz w:val="28"/>
                              </w:rPr>
                              <w:t>Dissolved Organic Carb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24D2F5" id="_x0000_s1032" type="#_x0000_t202" style="position:absolute;margin-left:-88.3pt;margin-top:160.9pt;width:204.15pt;height:26.35pt;rotation:-90;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" strokecolor="white [3212]">
                <v:textbox>
                  <w:txbxContent>
                    <w:p w14:paraId="6E385EF5" w14:textId="581918D5" w:rsidR="00C17B2C" w:rsidRPr="00C17B2C" w:rsidRDefault="00C17B2C">
                      <w:pPr>
                        <w:rPr>
                          <w:sz w:val="28"/>
                          <w:lang w:val="de-DE"/>
                        </w:rPr>
                      </w:pPr>
                      <w:r w:rsidRPr="00C17B2C">
                        <w:rPr>
                          <w:sz w:val="28"/>
                        </w:rPr>
                        <w:t>Dissolved Organic Carbon</w:t>
                      </w:r>
                    </w:p>
                  </w:txbxContent>
                </v:textbox>
                <w10:wrap type="tight" anchorx="margin" anchory="page"/>
              </v:shape>
            </w:pict>
          </mc:Fallback>
        </mc:AlternateContent>
      </w:r>
      <w:r w:rsidR="00C17B2C" w:rsidRPr="00C17B2C">
        <w:rPr>
          <w:noProof/>
          <w:sz w:val="24"/>
          <w:szCs w:val="24"/>
        </w:rPr>
        <mc:AlternateContent>
          <mc:Choice Requires="wps">
            <w:drawing>
              <wp:anchor distT="45720" distB="45720" distL="114300" distR="114300" simplePos="0" relativeHeight="251693056" behindDoc="1" locked="0" layoutInCell="1" allowOverlap="1" wp14:anchorId="35470CF5" wp14:editId="7C3AD7B1">
                <wp:simplePos x="0" y="0"/>
                <wp:positionH relativeFrom="margin">
                  <wp:posOffset>-854766</wp:posOffset>
                </wp:positionH>
                <wp:positionV relativeFrom="page">
                  <wp:posOffset>4623684</wp:posOffset>
                </wp:positionV>
                <wp:extent cx="2047875" cy="335280"/>
                <wp:effectExtent l="0" t="952" r="27622" b="27623"/>
                <wp:wrapTight wrapText="bothSides">
                  <wp:wrapPolygon edited="0">
                    <wp:start x="21610" y="61"/>
                    <wp:lineTo x="-90" y="61"/>
                    <wp:lineTo x="-90" y="22152"/>
                    <wp:lineTo x="21610" y="22152"/>
                    <wp:lineTo x="21610" y="61"/>
                  </wp:wrapPolygon>
                </wp:wrapTight>
                <wp:docPr id="1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047875" cy="335280"/>
                        </a:xfrm>
                        <a:prstGeom prst="rect">
                          <a:avLst/>
                        </a:prstGeom>
                        <a:solidFill>
                          <a:srgbClr val="FFFFFF"/>
                        </a:solidFill>
                        <a:ln w="9525">
                          <a:solidFill>
                            <a:schemeClr val="bg1"/>
                          </a:solidFill>
                          <a:miter lim="800000"/>
                          <a:headEnd/>
                          <a:tailEnd/>
                        </a:ln>
                      </wps:spPr>
                      <wps:txbx>
                        <w:txbxContent>
                          <w:p w14:paraId="06D189AE" w14:textId="6B74C5C2" w:rsidR="00C17B2C" w:rsidRPr="00C17B2C" w:rsidRDefault="00C17B2C" w:rsidP="00C17B2C">
                            <w:pPr>
                              <w:rPr>
                                <w:sz w:val="28"/>
                                <w:lang w:val="en-US"/>
                              </w:rPr>
                            </w:pPr>
                            <w:r>
                              <w:rPr>
                                <w:sz w:val="28"/>
                                <w:lang w:val="en-US"/>
                              </w:rPr>
                              <w:t>Ammonium and Nitrat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35470CF5" id="_x0000_s1033" type="#_x0000_t202" style="position:absolute;margin-left:-67.3pt;margin-top:364.05pt;width:161.25pt;height:26.4pt;rotation:-90;z-index:-251623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" strokecolor="white [3212]">
                <v:textbox style="mso-fit-shape-to-text:t">
                  <w:txbxContent>
                    <w:p w14:paraId="06D189AE" w14:textId="6B74C5C2" w:rsidR="00C17B2C" w:rsidRPr="00C17B2C" w:rsidRDefault="00C17B2C" w:rsidP="00C17B2C">
                      <w:pPr>
                        <w:rPr>
                          <w:sz w:val="28"/>
                          <w:lang w:val="en-US"/>
                        </w:rPr>
                      </w:pPr>
                      <w:r>
                        <w:rPr>
                          <w:sz w:val="28"/>
                          <w:lang w:val="en-US"/>
                        </w:rPr>
                        <w:t>Ammonium and Nitrate</w:t>
                      </w:r>
                    </w:p>
                  </w:txbxContent>
                </v:textbox>
                <w10:wrap type="tight" anchorx="margin" anchory="page"/>
              </v:shape>
            </w:pict>
          </mc:Fallback>
        </mc:AlternateContent>
      </w:r>
      <w:r w:rsidR="00C17B2C">
        <w:rPr>
          <w:noProof/>
          <w:sz w:val="24"/>
          <w:szCs w:val="24"/>
          <w:lang w:val="en-US"/>
        </w:rPr>
        <w:drawing>
          <wp:anchor distT="0" distB="0" distL="114300" distR="114300" simplePos="0" relativeHeight="251691008" behindDoc="1" locked="0" layoutInCell="1" allowOverlap="1" wp14:anchorId="0C11B56F" wp14:editId="03BC5ED6">
            <wp:simplePos x="0" y="0"/>
            <wp:positionH relativeFrom="margin">
              <wp:posOffset>223493</wp:posOffset>
            </wp:positionH>
            <wp:positionV relativeFrom="page">
              <wp:posOffset>3576955</wp:posOffset>
            </wp:positionV>
            <wp:extent cx="2901315" cy="2414905"/>
            <wp:effectExtent l="0" t="0" r="0" b="4445"/>
            <wp:wrapTight wrapText="bothSides">
              <wp:wrapPolygon edited="0">
                <wp:start x="0" y="0"/>
                <wp:lineTo x="0" y="21469"/>
                <wp:lineTo x="21416" y="21469"/>
                <wp:lineTo x="21416"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w_nutrient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1315" cy="2414905"/>
                    </a:xfrm>
                    <a:prstGeom prst="rect">
                      <a:avLst/>
                    </a:prstGeom>
                  </pic:spPr>
                </pic:pic>
              </a:graphicData>
            </a:graphic>
            <wp14:sizeRelH relativeFrom="margin">
              <wp14:pctWidth>0</wp14:pctWidth>
            </wp14:sizeRelH>
            <wp14:sizeRelV relativeFrom="margin">
              <wp14:pctHeight>0</wp14:pctHeight>
            </wp14:sizeRelV>
          </wp:anchor>
        </w:drawing>
      </w:r>
      <w:r w:rsidR="003D2859">
        <w:rPr>
          <w:noProof/>
          <w:sz w:val="24"/>
          <w:szCs w:val="24"/>
          <w:lang w:val="en-US"/>
        </w:rPr>
        <w:drawing>
          <wp:anchor distT="0" distB="0" distL="114300" distR="114300" simplePos="0" relativeHeight="251689984" behindDoc="1" locked="0" layoutInCell="1" allowOverlap="1" wp14:anchorId="19BC6A3F" wp14:editId="4A765290">
            <wp:simplePos x="0" y="0"/>
            <wp:positionH relativeFrom="margin">
              <wp:posOffset>3045350</wp:posOffset>
            </wp:positionH>
            <wp:positionV relativeFrom="page">
              <wp:posOffset>3601941</wp:posOffset>
            </wp:positionV>
            <wp:extent cx="2886075" cy="2402205"/>
            <wp:effectExtent l="0" t="0" r="9525" b="0"/>
            <wp:wrapTight wrapText="bothSides">
              <wp:wrapPolygon edited="0">
                <wp:start x="0" y="0"/>
                <wp:lineTo x="0" y="21412"/>
                <wp:lineTo x="21529" y="21412"/>
                <wp:lineTo x="21529" y="0"/>
                <wp:lineTo x="0" y="0"/>
              </wp:wrapPolygon>
            </wp:wrapTight>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w_nutrient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6075" cy="2402205"/>
                    </a:xfrm>
                    <a:prstGeom prst="rect">
                      <a:avLst/>
                    </a:prstGeom>
                  </pic:spPr>
                </pic:pic>
              </a:graphicData>
            </a:graphic>
            <wp14:sizeRelH relativeFrom="margin">
              <wp14:pctWidth>0</wp14:pctWidth>
            </wp14:sizeRelH>
            <wp14:sizeRelV relativeFrom="margin">
              <wp14:pctHeight>0</wp14:pctHeight>
            </wp14:sizeRelV>
          </wp:anchor>
        </w:drawing>
      </w:r>
      <w:r w:rsidR="00C17B2C" w:rsidRPr="00C17B2C">
        <w:rPr>
          <w:noProof/>
          <w:sz w:val="24"/>
          <w:szCs w:val="24"/>
        </w:rPr>
        <mc:AlternateContent>
          <mc:Choice Requires="wps">
            <w:drawing>
              <wp:anchor distT="45720" distB="45720" distL="114300" distR="114300" simplePos="0" relativeHeight="251686912" behindDoc="1" locked="0" layoutInCell="1" allowOverlap="1" wp14:anchorId="64BBE97E" wp14:editId="68902EFE">
                <wp:simplePos x="0" y="0"/>
                <wp:positionH relativeFrom="margin">
                  <wp:posOffset>310101</wp:posOffset>
                </wp:positionH>
                <wp:positionV relativeFrom="page">
                  <wp:posOffset>1272209</wp:posOffset>
                </wp:positionV>
                <wp:extent cx="373380" cy="368935"/>
                <wp:effectExtent l="0" t="0" r="26670" b="13970"/>
                <wp:wrapTight wrapText="bothSides">
                  <wp:wrapPolygon edited="0">
                    <wp:start x="0" y="0"/>
                    <wp:lineTo x="0" y="21595"/>
                    <wp:lineTo x="22041" y="21595"/>
                    <wp:lineTo x="22041" y="0"/>
                    <wp:lineTo x="0" y="0"/>
                  </wp:wrapPolygon>
                </wp:wrapTight>
                <wp:docPr id="1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0824A00B" w14:textId="3A304017" w:rsidR="00C17B2C" w:rsidRPr="00C17B2C" w:rsidRDefault="00C17B2C" w:rsidP="00C17B2C">
                            <w:pPr>
                              <w:rPr>
                                <w:sz w:val="32"/>
                                <w:szCs w:val="40"/>
                                <w:lang w:val="en-US"/>
                              </w:rPr>
                            </w:pPr>
                            <w:r>
                              <w:rPr>
                                <w:sz w:val="32"/>
                                <w:szCs w:val="40"/>
                                <w:lang w:val="en-US"/>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BBE97E" id="_x0000_s1034" type="#_x0000_t202" style="position:absolute;margin-left:24.4pt;margin-top:100.15pt;width:29.4pt;height:29.05pt;z-index:-2516295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HIOLAIAAEo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" strokecolor="white [3212]">
                <v:textbox style="mso-fit-shape-to-text:t">
                  <w:txbxContent>
                    <w:p w14:paraId="0824A00B" w14:textId="3A304017" w:rsidR="00C17B2C" w:rsidRPr="00C17B2C" w:rsidRDefault="00C17B2C" w:rsidP="00C17B2C">
                      <w:pPr>
                        <w:rPr>
                          <w:sz w:val="32"/>
                          <w:szCs w:val="40"/>
                          <w:lang w:val="en-US"/>
                        </w:rPr>
                      </w:pPr>
                      <w:r>
                        <w:rPr>
                          <w:sz w:val="32"/>
                          <w:szCs w:val="40"/>
                          <w:lang w:val="en-US"/>
                        </w:rPr>
                        <w:t>a)</w:t>
                      </w:r>
                    </w:p>
                  </w:txbxContent>
                </v:textbox>
                <w10:wrap type="tight" anchorx="margin" anchory="page"/>
              </v:shape>
            </w:pict>
          </mc:Fallback>
        </mc:AlternateContent>
      </w:r>
      <w:r w:rsidR="00C17B2C" w:rsidRPr="00C17B2C">
        <w:rPr>
          <w:noProof/>
          <w:sz w:val="24"/>
          <w:szCs w:val="24"/>
        </w:rPr>
        <mc:AlternateContent>
          <mc:Choice Requires="wps">
            <w:drawing>
              <wp:anchor distT="45720" distB="45720" distL="114300" distR="114300" simplePos="0" relativeHeight="251688960" behindDoc="1" locked="0" layoutInCell="1" allowOverlap="1" wp14:anchorId="10C8B303" wp14:editId="3E2B697A">
                <wp:simplePos x="0" y="0"/>
                <wp:positionH relativeFrom="margin">
                  <wp:posOffset>3124863</wp:posOffset>
                </wp:positionH>
                <wp:positionV relativeFrom="page">
                  <wp:posOffset>1240403</wp:posOffset>
                </wp:positionV>
                <wp:extent cx="373380" cy="368935"/>
                <wp:effectExtent l="0" t="0" r="26670" b="12065"/>
                <wp:wrapTight wrapText="bothSides">
                  <wp:wrapPolygon edited="0">
                    <wp:start x="0" y="0"/>
                    <wp:lineTo x="0" y="21191"/>
                    <wp:lineTo x="22041" y="21191"/>
                    <wp:lineTo x="22041" y="0"/>
                    <wp:lineTo x="0" y="0"/>
                  </wp:wrapPolygon>
                </wp:wrapTight>
                <wp:docPr id="1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 cy="368935"/>
                        </a:xfrm>
                        <a:prstGeom prst="rect">
                          <a:avLst/>
                        </a:prstGeom>
                        <a:solidFill>
                          <a:srgbClr val="FFFFFF"/>
                        </a:solidFill>
                        <a:ln w="9525">
                          <a:solidFill>
                            <a:schemeClr val="bg1"/>
                          </a:solidFill>
                          <a:miter lim="800000"/>
                          <a:headEnd/>
                          <a:tailEnd/>
                        </a:ln>
                      </wps:spPr>
                      <wps:txbx>
                        <w:txbxContent>
                          <w:p w14:paraId="51255DDD" w14:textId="689DBAD4" w:rsidR="00C17B2C" w:rsidRPr="00C17B2C" w:rsidRDefault="00C17B2C" w:rsidP="00C17B2C">
                            <w:pPr>
                              <w:rPr>
                                <w:sz w:val="32"/>
                                <w:szCs w:val="40"/>
                                <w:lang w:val="en-US"/>
                              </w:rPr>
                            </w:pPr>
                            <w:r>
                              <w:rPr>
                                <w:sz w:val="32"/>
                                <w:szCs w:val="40"/>
                                <w:lang w:val="en-US"/>
                              </w:rPr>
                              <w:t>b</w:t>
                            </w:r>
                            <w:r>
                              <w:rPr>
                                <w:sz w:val="32"/>
                                <w:szCs w:val="40"/>
                                <w:lang w:val="en-US"/>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8B303" id="_x0000_s1035" type="#_x0000_t202" style="position:absolute;margin-left:246.05pt;margin-top:97.65pt;width:29.4pt;height:29.05pt;z-index:-2516275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" strokecolor="white [3212]">
                <v:textbox style="mso-fit-shape-to-text:t">
                  <w:txbxContent>
                    <w:p w14:paraId="51255DDD" w14:textId="689DBAD4" w:rsidR="00C17B2C" w:rsidRPr="00C17B2C" w:rsidRDefault="00C17B2C" w:rsidP="00C17B2C">
                      <w:pPr>
                        <w:rPr>
                          <w:sz w:val="32"/>
                          <w:szCs w:val="40"/>
                          <w:lang w:val="en-US"/>
                        </w:rPr>
                      </w:pPr>
                      <w:r>
                        <w:rPr>
                          <w:sz w:val="32"/>
                          <w:szCs w:val="40"/>
                          <w:lang w:val="en-US"/>
                        </w:rPr>
                        <w:t>b</w:t>
                      </w:r>
                      <w:r>
                        <w:rPr>
                          <w:sz w:val="32"/>
                          <w:szCs w:val="40"/>
                          <w:lang w:val="en-US"/>
                        </w:rPr>
                        <w:t>)</w:t>
                      </w:r>
                    </w:p>
                  </w:txbxContent>
                </v:textbox>
                <w10:wrap type="tight" anchorx="margin" anchory="page"/>
              </v:shape>
            </w:pict>
          </mc:Fallback>
        </mc:AlternateContent>
      </w:r>
      <w:r w:rsidR="00C17B2C">
        <w:rPr>
          <w:noProof/>
          <w:sz w:val="24"/>
          <w:szCs w:val="24"/>
          <w:lang w:val="en-US"/>
        </w:rPr>
        <w:drawing>
          <wp:anchor distT="0" distB="0" distL="114300" distR="114300" simplePos="0" relativeHeight="251677696" behindDoc="1" locked="0" layoutInCell="1" allowOverlap="1" wp14:anchorId="69A89A80" wp14:editId="2F86F35C">
            <wp:simplePos x="0" y="0"/>
            <wp:positionH relativeFrom="column">
              <wp:posOffset>405517</wp:posOffset>
            </wp:positionH>
            <wp:positionV relativeFrom="page">
              <wp:posOffset>1280160</wp:posOffset>
            </wp:positionV>
            <wp:extent cx="2710815" cy="2282190"/>
            <wp:effectExtent l="0" t="0" r="0" b="3810"/>
            <wp:wrapTight wrapText="bothSides">
              <wp:wrapPolygon edited="0">
                <wp:start x="0" y="0"/>
                <wp:lineTo x="0" y="21456"/>
                <wp:lineTo x="21403" y="21456"/>
                <wp:lineTo x="21403" y="0"/>
                <wp:lineTo x="0"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W_DOC.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10815" cy="2282190"/>
                    </a:xfrm>
                    <a:prstGeom prst="rect">
                      <a:avLst/>
                    </a:prstGeom>
                  </pic:spPr>
                </pic:pic>
              </a:graphicData>
            </a:graphic>
            <wp14:sizeRelH relativeFrom="margin">
              <wp14:pctWidth>0</wp14:pctWidth>
            </wp14:sizeRelH>
            <wp14:sizeRelV relativeFrom="margin">
              <wp14:pctHeight>0</wp14:pctHeight>
            </wp14:sizeRelV>
          </wp:anchor>
        </w:drawing>
      </w:r>
      <w:r w:rsidR="00C17B2C">
        <w:rPr>
          <w:noProof/>
          <w:sz w:val="24"/>
          <w:szCs w:val="24"/>
          <w:lang w:val="en-US"/>
        </w:rPr>
        <w:drawing>
          <wp:anchor distT="0" distB="0" distL="114300" distR="114300" simplePos="0" relativeHeight="251680768" behindDoc="1" locked="0" layoutInCell="1" allowOverlap="1" wp14:anchorId="486A7DF0" wp14:editId="7C0F17B3">
            <wp:simplePos x="0" y="0"/>
            <wp:positionH relativeFrom="margin">
              <wp:posOffset>3260035</wp:posOffset>
            </wp:positionH>
            <wp:positionV relativeFrom="page">
              <wp:posOffset>1280160</wp:posOffset>
            </wp:positionV>
            <wp:extent cx="2680970" cy="2258060"/>
            <wp:effectExtent l="0" t="0" r="5080" b="8890"/>
            <wp:wrapTight wrapText="bothSides">
              <wp:wrapPolygon edited="0">
                <wp:start x="0" y="0"/>
                <wp:lineTo x="0" y="21503"/>
                <wp:lineTo x="21487" y="21503"/>
                <wp:lineTo x="21487" y="0"/>
                <wp:lineTo x="0" y="0"/>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W_DO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80970" cy="2258060"/>
                    </a:xfrm>
                    <a:prstGeom prst="rect">
                      <a:avLst/>
                    </a:prstGeom>
                  </pic:spPr>
                </pic:pic>
              </a:graphicData>
            </a:graphic>
            <wp14:sizeRelH relativeFrom="margin">
              <wp14:pctWidth>0</wp14:pctWidth>
            </wp14:sizeRelH>
            <wp14:sizeRelV relativeFrom="margin">
              <wp14:pctHeight>0</wp14:pctHeight>
            </wp14:sizeRelV>
          </wp:anchor>
        </w:drawing>
      </w:r>
      <w:r w:rsidR="00C17B2C" w:rsidRPr="00C17B2C">
        <w:rPr>
          <w:noProof/>
          <w:sz w:val="24"/>
          <w:szCs w:val="24"/>
        </w:rPr>
        <mc:AlternateContent>
          <mc:Choice Requires="wps">
            <w:drawing>
              <wp:anchor distT="45720" distB="45720" distL="114300" distR="114300" simplePos="0" relativeHeight="251682816" behindDoc="1" locked="0" layoutInCell="1" allowOverlap="1" wp14:anchorId="506A16C6" wp14:editId="2D209392">
                <wp:simplePos x="0" y="0"/>
                <wp:positionH relativeFrom="column">
                  <wp:posOffset>4357315</wp:posOffset>
                </wp:positionH>
                <wp:positionV relativeFrom="page">
                  <wp:posOffset>914400</wp:posOffset>
                </wp:positionV>
                <wp:extent cx="731520" cy="368935"/>
                <wp:effectExtent l="0" t="0" r="11430" b="12065"/>
                <wp:wrapTight wrapText="bothSides">
                  <wp:wrapPolygon edited="0">
                    <wp:start x="0" y="0"/>
                    <wp:lineTo x="0" y="21191"/>
                    <wp:lineTo x="21375" y="21191"/>
                    <wp:lineTo x="21375" y="0"/>
                    <wp:lineTo x="0" y="0"/>
                  </wp:wrapPolygon>
                </wp:wrapTight>
                <wp:docPr id="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368935"/>
                        </a:xfrm>
                        <a:prstGeom prst="rect">
                          <a:avLst/>
                        </a:prstGeom>
                        <a:solidFill>
                          <a:srgbClr val="FFFFFF"/>
                        </a:solidFill>
                        <a:ln w="9525">
                          <a:solidFill>
                            <a:schemeClr val="bg1"/>
                          </a:solidFill>
                          <a:miter lim="800000"/>
                          <a:headEnd/>
                          <a:tailEnd/>
                        </a:ln>
                      </wps:spPr>
                      <wps:txbx>
                        <w:txbxContent>
                          <w:p w14:paraId="0F86E3E8" w14:textId="30051983" w:rsidR="00C17B2C" w:rsidRPr="00C17B2C" w:rsidRDefault="00C17B2C" w:rsidP="00C17B2C">
                            <w:pPr>
                              <w:rPr>
                                <w:sz w:val="32"/>
                                <w:szCs w:val="40"/>
                                <w:lang w:val="de-DE"/>
                              </w:rPr>
                            </w:pPr>
                            <w:r>
                              <w:rPr>
                                <w:sz w:val="32"/>
                                <w:szCs w:val="40"/>
                              </w:rPr>
                              <w:t>C</w:t>
                            </w:r>
                            <w:r w:rsidRPr="00C17B2C">
                              <w:rPr>
                                <w:sz w:val="32"/>
                                <w:szCs w:val="40"/>
                              </w:rPr>
                              <w:t>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06A16C6" id="_x0000_s1036" type="#_x0000_t202" style="position:absolute;margin-left:343.1pt;margin-top:1in;width:57.6pt;height:29.05pt;z-index:-2516336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" strokecolor="white [3212]">
                <v:textbox style="mso-fit-shape-to-text:t">
                  <w:txbxContent>
                    <w:p w14:paraId="0F86E3E8" w14:textId="30051983" w:rsidR="00C17B2C" w:rsidRPr="00C17B2C" w:rsidRDefault="00C17B2C" w:rsidP="00C17B2C">
                      <w:pPr>
                        <w:rPr>
                          <w:sz w:val="32"/>
                          <w:szCs w:val="40"/>
                          <w:lang w:val="de-DE"/>
                        </w:rPr>
                      </w:pPr>
                      <w:r>
                        <w:rPr>
                          <w:sz w:val="32"/>
                          <w:szCs w:val="40"/>
                        </w:rPr>
                        <w:t>C</w:t>
                      </w:r>
                      <w:r w:rsidRPr="00C17B2C">
                        <w:rPr>
                          <w:sz w:val="32"/>
                          <w:szCs w:val="40"/>
                        </w:rPr>
                        <w:t>W</w:t>
                      </w:r>
                    </w:p>
                  </w:txbxContent>
                </v:textbox>
                <w10:wrap type="tight" anchory="page"/>
              </v:shape>
            </w:pict>
          </mc:Fallback>
        </mc:AlternateContent>
      </w:r>
      <w:r w:rsidR="00C17B2C" w:rsidRPr="00C17B2C">
        <w:rPr>
          <w:noProof/>
          <w:sz w:val="24"/>
          <w:szCs w:val="24"/>
        </w:rPr>
        <mc:AlternateContent>
          <mc:Choice Requires="wps">
            <w:drawing>
              <wp:anchor distT="45720" distB="45720" distL="114300" distR="114300" simplePos="0" relativeHeight="251679744" behindDoc="1" locked="0" layoutInCell="1" allowOverlap="1" wp14:anchorId="5C0C2AF4" wp14:editId="571088FB">
                <wp:simplePos x="0" y="0"/>
                <wp:positionH relativeFrom="column">
                  <wp:posOffset>1510223</wp:posOffset>
                </wp:positionH>
                <wp:positionV relativeFrom="paragraph">
                  <wp:posOffset>0</wp:posOffset>
                </wp:positionV>
                <wp:extent cx="731520" cy="1404620"/>
                <wp:effectExtent l="0" t="0" r="11430" b="20955"/>
                <wp:wrapTight wrapText="bothSides">
                  <wp:wrapPolygon edited="0">
                    <wp:start x="0" y="0"/>
                    <wp:lineTo x="0" y="21694"/>
                    <wp:lineTo x="21375" y="21694"/>
                    <wp:lineTo x="21375" y="0"/>
                    <wp:lineTo x="0" y="0"/>
                  </wp:wrapPolygon>
                </wp:wrapTight>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1520" cy="1404620"/>
                        </a:xfrm>
                        <a:prstGeom prst="rect">
                          <a:avLst/>
                        </a:prstGeom>
                        <a:solidFill>
                          <a:srgbClr val="FFFFFF"/>
                        </a:solidFill>
                        <a:ln w="9525">
                          <a:solidFill>
                            <a:schemeClr val="bg1"/>
                          </a:solidFill>
                          <a:miter lim="800000"/>
                          <a:headEnd/>
                          <a:tailEnd/>
                        </a:ln>
                      </wps:spPr>
                      <wps:txbx>
                        <w:txbxContent>
                          <w:p w14:paraId="6D5D88B9" w14:textId="09805055" w:rsidR="00C17B2C" w:rsidRPr="00C17B2C" w:rsidRDefault="00C17B2C">
                            <w:pPr>
                              <w:rPr>
                                <w:sz w:val="32"/>
                                <w:szCs w:val="40"/>
                                <w:lang w:val="de-DE"/>
                              </w:rPr>
                            </w:pPr>
                            <w:r w:rsidRPr="00C17B2C">
                              <w:rPr>
                                <w:sz w:val="32"/>
                                <w:szCs w:val="40"/>
                              </w:rPr>
                              <w:t>P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0C2AF4" id="_x0000_s1037" type="#_x0000_t202" style="position:absolute;margin-left:118.9pt;margin-top:0;width:57.6pt;height:110.6pt;z-index:-2516367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" strokecolor="white [3212]">
                <v:textbox style="mso-fit-shape-to-text:t">
                  <w:txbxContent>
                    <w:p w14:paraId="6D5D88B9" w14:textId="09805055" w:rsidR="00C17B2C" w:rsidRPr="00C17B2C" w:rsidRDefault="00C17B2C">
                      <w:pPr>
                        <w:rPr>
                          <w:sz w:val="32"/>
                          <w:szCs w:val="40"/>
                          <w:lang w:val="de-DE"/>
                        </w:rPr>
                      </w:pPr>
                      <w:r w:rsidRPr="00C17B2C">
                        <w:rPr>
                          <w:sz w:val="32"/>
                          <w:szCs w:val="40"/>
                        </w:rPr>
                        <w:t>PW</w:t>
                      </w:r>
                    </w:p>
                  </w:txbxContent>
                </v:textbox>
                <w10:wrap type="tight"/>
              </v:shape>
            </w:pict>
          </mc:Fallback>
        </mc:AlternateContent>
      </w:r>
    </w:p>
    <w:p w14:paraId="625ED0ED" w14:textId="70116D78" w:rsidR="002A49EF" w:rsidRPr="002A49EF" w:rsidRDefault="00460AC8" w:rsidP="002A49EF">
      <w:pPr>
        <w:widowControl w:val="0"/>
        <w:spacing w:before="240" w:after="240" w:line="480" w:lineRule="auto"/>
        <w:rPr>
          <w:b/>
          <w:sz w:val="24"/>
          <w:szCs w:val="24"/>
        </w:rPr>
      </w:pPr>
      <w:r w:rsidRPr="002A49EF">
        <w:rPr>
          <w:b/>
          <w:sz w:val="24"/>
          <w:szCs w:val="24"/>
        </w:rPr>
        <w:t>3.</w:t>
      </w:r>
      <w:r w:rsidR="00CF5899" w:rsidRPr="002A49EF">
        <w:rPr>
          <w:b/>
          <w:sz w:val="24"/>
          <w:szCs w:val="24"/>
        </w:rPr>
        <w:t>3</w:t>
      </w:r>
      <w:r w:rsidRPr="002A49EF">
        <w:rPr>
          <w:b/>
          <w:sz w:val="24"/>
          <w:szCs w:val="24"/>
        </w:rPr>
        <w:t xml:space="preserve"> </w:t>
      </w:r>
      <w:r w:rsidR="000D4844">
        <w:rPr>
          <w:rFonts w:hint="eastAsia"/>
          <w:b/>
          <w:sz w:val="24"/>
          <w:szCs w:val="24"/>
          <w:lang w:eastAsia="zh-CN"/>
        </w:rPr>
        <w:t>Changes in nitrogen-cycling gene transcript abundances</w:t>
      </w:r>
      <w:r w:rsidRPr="002A49EF">
        <w:rPr>
          <w:b/>
          <w:sz w:val="24"/>
          <w:szCs w:val="24"/>
        </w:rPr>
        <w:t xml:space="preserve"> </w:t>
      </w:r>
      <w:bookmarkStart w:id="20" w:name="_94ilf3in5tsk" w:colFirst="0" w:colLast="0"/>
      <w:bookmarkEnd w:id="20"/>
    </w:p>
    <w:p w14:paraId="3B20870B" w14:textId="4CCA83CA" w:rsidR="004858A3" w:rsidRPr="002A49EF" w:rsidRDefault="00F40A1F" w:rsidP="009D334C">
      <w:pPr>
        <w:widowControl w:val="0"/>
        <w:spacing w:before="240" w:after="240" w:line="480" w:lineRule="auto"/>
        <w:rPr>
          <w:sz w:val="24"/>
          <w:szCs w:val="24"/>
        </w:rPr>
      </w:pPr>
      <w:r w:rsidRPr="003D2859">
        <w:rPr>
          <w:i/>
          <w:noProof/>
          <w:sz w:val="24"/>
          <w:szCs w:val="24"/>
        </w:rPr>
        <w:lastRenderedPageBreak/>
        <mc:AlternateContent>
          <mc:Choice Requires="wps">
            <w:drawing>
              <wp:anchor distT="45720" distB="45720" distL="114300" distR="114300" simplePos="0" relativeHeight="251707392" behindDoc="1" locked="0" layoutInCell="1" allowOverlap="1" wp14:anchorId="23820D0F" wp14:editId="56AC41E7">
                <wp:simplePos x="0" y="0"/>
                <wp:positionH relativeFrom="margin">
                  <wp:posOffset>-16510</wp:posOffset>
                </wp:positionH>
                <wp:positionV relativeFrom="page">
                  <wp:posOffset>4389120</wp:posOffset>
                </wp:positionV>
                <wp:extent cx="5793105" cy="469900"/>
                <wp:effectExtent l="0" t="0" r="17145" b="19685"/>
                <wp:wrapTight wrapText="bothSides">
                  <wp:wrapPolygon edited="0">
                    <wp:start x="0" y="0"/>
                    <wp:lineTo x="0" y="21648"/>
                    <wp:lineTo x="21593" y="21648"/>
                    <wp:lineTo x="21593" y="0"/>
                    <wp:lineTo x="0" y="0"/>
                  </wp:wrapPolygon>
                </wp:wrapTight>
                <wp:docPr id="2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93105" cy="469900"/>
                        </a:xfrm>
                        <a:prstGeom prst="rect">
                          <a:avLst/>
                        </a:prstGeom>
                        <a:solidFill>
                          <a:srgbClr val="FFFFFF"/>
                        </a:solidFill>
                        <a:ln w="9525">
                          <a:solidFill>
                            <a:schemeClr val="bg1"/>
                          </a:solidFill>
                          <a:miter lim="800000"/>
                          <a:headEnd/>
                          <a:tailEnd/>
                        </a:ln>
                      </wps:spPr>
                      <wps:txbx>
                        <w:txbxContent>
                          <w:p w14:paraId="3AC06E62" w14:textId="1A939A87" w:rsidR="00F40A1F" w:rsidRPr="00CE3A43" w:rsidRDefault="00F40A1F" w:rsidP="00F40A1F">
                            <w:pPr>
                              <w:rPr>
                                <w:i/>
                                <w:lang w:val="en-US"/>
                              </w:rPr>
                            </w:pPr>
                            <w:r w:rsidRPr="00CE3A43">
                              <w:rPr>
                                <w:i/>
                              </w:rPr>
                              <w:t xml:space="preserve">Figure </w:t>
                            </w:r>
                            <w:r>
                              <w:rPr>
                                <w:i/>
                              </w:rPr>
                              <w:t xml:space="preserve">4: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3820D0F" id="_x0000_s1038" type="#_x0000_t202" style="position:absolute;margin-left:-1.3pt;margin-top:345.6pt;width:456.15pt;height:37pt;z-index:-2516090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" strokecolor="white [3212]">
                <v:textbox style="mso-fit-shape-to-text:t">
                  <w:txbxContent>
                    <w:p w14:paraId="3AC06E62" w14:textId="1A939A87" w:rsidR="00F40A1F" w:rsidRPr="00CE3A43" w:rsidRDefault="00F40A1F" w:rsidP="00F40A1F">
                      <w:pPr>
                        <w:rPr>
                          <w:i/>
                          <w:lang w:val="en-US"/>
                        </w:rPr>
                      </w:pPr>
                      <w:r w:rsidRPr="00CE3A43">
                        <w:rPr>
                          <w:i/>
                        </w:rPr>
                        <w:t xml:space="preserve">Figure </w:t>
                      </w:r>
                      <w:r>
                        <w:rPr>
                          <w:i/>
                        </w:rPr>
                        <w:t xml:space="preserve">4: </w:t>
                      </w:r>
                    </w:p>
                  </w:txbxContent>
                </v:textbox>
                <w10:wrap type="tight" anchorx="margin" anchory="page"/>
              </v:shape>
            </w:pict>
          </mc:Fallback>
        </mc:AlternateContent>
      </w:r>
      <w:r w:rsidRPr="002A49EF">
        <w:rPr>
          <w:noProof/>
          <w:sz w:val="24"/>
          <w:szCs w:val="24"/>
          <w:lang w:val="en-US"/>
        </w:rPr>
        <w:drawing>
          <wp:anchor distT="0" distB="0" distL="114300" distR="114300" simplePos="0" relativeHeight="251670528" behindDoc="1" locked="0" layoutInCell="1" allowOverlap="1" wp14:anchorId="0B8A16D2" wp14:editId="7F260EEA">
            <wp:simplePos x="0" y="0"/>
            <wp:positionH relativeFrom="margin">
              <wp:posOffset>-224790</wp:posOffset>
            </wp:positionH>
            <wp:positionV relativeFrom="margin">
              <wp:posOffset>-71589</wp:posOffset>
            </wp:positionV>
            <wp:extent cx="6346190" cy="3569970"/>
            <wp:effectExtent l="0" t="0" r="0" b="0"/>
            <wp:wrapTight wrapText="bothSides">
              <wp:wrapPolygon edited="0">
                <wp:start x="0" y="0"/>
                <wp:lineTo x="0" y="21439"/>
                <wp:lineTo x="21527" y="21439"/>
                <wp:lineTo x="21527"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46190" cy="3569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58A3" w:rsidRPr="002A49EF">
        <w:rPr>
          <w:sz w:val="24"/>
          <w:szCs w:val="24"/>
        </w:rPr>
        <w:t xml:space="preserve">There was significant fluctuations in gene </w:t>
      </w:r>
      <w:r w:rsidR="009D7E98">
        <w:rPr>
          <w:rFonts w:hint="eastAsia"/>
          <w:sz w:val="24"/>
          <w:szCs w:val="24"/>
          <w:lang w:eastAsia="zh-CN"/>
        </w:rPr>
        <w:t>transcript</w:t>
      </w:r>
      <w:r w:rsidR="009D7E98" w:rsidRPr="002A49EF">
        <w:rPr>
          <w:sz w:val="24"/>
          <w:szCs w:val="24"/>
        </w:rPr>
        <w:t xml:space="preserve"> </w:t>
      </w:r>
      <w:r w:rsidR="004858A3" w:rsidRPr="002A49EF">
        <w:rPr>
          <w:sz w:val="24"/>
          <w:szCs w:val="24"/>
        </w:rPr>
        <w:t>abundance over the drought period for nitrogen f</w:t>
      </w:r>
      <w:r w:rsidR="00D52033" w:rsidRPr="002A49EF">
        <w:rPr>
          <w:sz w:val="24"/>
          <w:szCs w:val="24"/>
        </w:rPr>
        <w:t xml:space="preserve">ixation, nitrogen assimilation </w:t>
      </w:r>
      <w:r w:rsidR="004858A3" w:rsidRPr="002A49EF">
        <w:rPr>
          <w:sz w:val="24"/>
          <w:szCs w:val="24"/>
        </w:rPr>
        <w:t xml:space="preserve">and ammonia oxidation in the PW site, as indicated by KEGG assignment </w:t>
      </w:r>
      <w:r w:rsidR="009D7E98">
        <w:rPr>
          <w:rFonts w:hint="eastAsia"/>
          <w:sz w:val="24"/>
          <w:szCs w:val="24"/>
          <w:lang w:eastAsia="zh-CN"/>
        </w:rPr>
        <w:t>based on</w:t>
      </w:r>
      <w:r w:rsidR="009D7E98" w:rsidRPr="002A49EF">
        <w:rPr>
          <w:sz w:val="24"/>
          <w:szCs w:val="24"/>
        </w:rPr>
        <w:t xml:space="preserve"> </w:t>
      </w:r>
      <w:r w:rsidR="004858A3" w:rsidRPr="002A49EF">
        <w:rPr>
          <w:sz w:val="24"/>
          <w:szCs w:val="24"/>
        </w:rPr>
        <w:t xml:space="preserve">the metatranscriptomic data. Nitrogen-assimilation indicator </w:t>
      </w:r>
      <w:r w:rsidR="009D7E98" w:rsidRPr="002A49EF">
        <w:rPr>
          <w:i/>
          <w:sz w:val="24"/>
          <w:szCs w:val="24"/>
        </w:rPr>
        <w:t>ni</w:t>
      </w:r>
      <w:r w:rsidR="00DF6D95">
        <w:rPr>
          <w:i/>
          <w:sz w:val="24"/>
          <w:szCs w:val="24"/>
          <w:lang w:eastAsia="zh-CN"/>
        </w:rPr>
        <w:t>rB</w:t>
      </w:r>
      <w:r w:rsidR="009D7E98" w:rsidRPr="002A49EF">
        <w:rPr>
          <w:sz w:val="24"/>
          <w:szCs w:val="24"/>
        </w:rPr>
        <w:t xml:space="preserve"> </w:t>
      </w:r>
      <w:r w:rsidR="004858A3" w:rsidRPr="002A49EF">
        <w:rPr>
          <w:sz w:val="24"/>
          <w:szCs w:val="24"/>
        </w:rPr>
        <w:t xml:space="preserve">was variable over time with a significant peak in October as compared to April (ANOVA p = 0.046, Tukey p = 0.038). A similar trend was evident in the related </w:t>
      </w:r>
      <w:r w:rsidR="004858A3" w:rsidRPr="002A49EF">
        <w:rPr>
          <w:i/>
          <w:sz w:val="24"/>
          <w:szCs w:val="24"/>
        </w:rPr>
        <w:t>na</w:t>
      </w:r>
      <w:r w:rsidR="004858A3" w:rsidRPr="00560CD5">
        <w:rPr>
          <w:i/>
          <w:sz w:val="24"/>
          <w:szCs w:val="24"/>
        </w:rPr>
        <w:t>sA</w:t>
      </w:r>
      <w:r w:rsidR="004858A3" w:rsidRPr="002A49EF">
        <w:rPr>
          <w:sz w:val="24"/>
          <w:szCs w:val="24"/>
        </w:rPr>
        <w:t xml:space="preserve"> gene for assimilatory nitrate/nitrite reduction to ammonium (ANRA)</w:t>
      </w:r>
      <w:r w:rsidR="00D52033" w:rsidRPr="002A49EF">
        <w:rPr>
          <w:sz w:val="24"/>
          <w:szCs w:val="24"/>
        </w:rPr>
        <w:t xml:space="preserve"> (Kruskal-Wallis p = 0.044, Dunn p = 0.040). </w:t>
      </w:r>
      <w:r w:rsidR="004858A3" w:rsidRPr="002A49EF">
        <w:rPr>
          <w:sz w:val="24"/>
          <w:szCs w:val="24"/>
        </w:rPr>
        <w:t xml:space="preserve">Both </w:t>
      </w:r>
      <w:r w:rsidR="004858A3" w:rsidRPr="002A49EF">
        <w:rPr>
          <w:i/>
          <w:sz w:val="24"/>
          <w:szCs w:val="24"/>
        </w:rPr>
        <w:t>nif</w:t>
      </w:r>
      <w:r w:rsidR="004858A3" w:rsidRPr="00560CD5">
        <w:rPr>
          <w:i/>
          <w:sz w:val="24"/>
          <w:szCs w:val="24"/>
        </w:rPr>
        <w:t>H</w:t>
      </w:r>
      <w:r w:rsidR="004858A3" w:rsidRPr="002A49EF">
        <w:rPr>
          <w:sz w:val="24"/>
          <w:szCs w:val="24"/>
        </w:rPr>
        <w:t xml:space="preserve"> and </w:t>
      </w:r>
      <w:r w:rsidR="004858A3" w:rsidRPr="002A49EF">
        <w:rPr>
          <w:i/>
          <w:sz w:val="24"/>
          <w:szCs w:val="24"/>
        </w:rPr>
        <w:t>nif</w:t>
      </w:r>
      <w:r w:rsidR="004858A3" w:rsidRPr="00560CD5">
        <w:rPr>
          <w:i/>
          <w:sz w:val="24"/>
          <w:szCs w:val="24"/>
        </w:rPr>
        <w:t>K</w:t>
      </w:r>
      <w:r w:rsidR="004858A3" w:rsidRPr="002A49EF">
        <w:rPr>
          <w:sz w:val="24"/>
          <w:szCs w:val="24"/>
        </w:rPr>
        <w:t xml:space="preserve"> nitrogen fixation marker genes were dynamic over the drought cycle (Kruskal-Wallis, p = 0.002 and p =0.011), with a peak in April and decrease to a minimum in October. </w:t>
      </w:r>
      <w:r w:rsidR="00D52033" w:rsidRPr="002A49EF">
        <w:rPr>
          <w:sz w:val="24"/>
          <w:szCs w:val="24"/>
        </w:rPr>
        <w:t>Of the ammonia oxidation-indicator genes in the KEGG database (</w:t>
      </w:r>
      <w:r w:rsidR="00D52033" w:rsidRPr="002A49EF">
        <w:rPr>
          <w:i/>
          <w:sz w:val="24"/>
          <w:szCs w:val="24"/>
        </w:rPr>
        <w:t>amo</w:t>
      </w:r>
      <w:r w:rsidR="00D52033" w:rsidRPr="00560CD5">
        <w:rPr>
          <w:i/>
          <w:sz w:val="24"/>
          <w:szCs w:val="24"/>
        </w:rPr>
        <w:t>A</w:t>
      </w:r>
      <w:r w:rsidR="002A49EF" w:rsidRPr="00560CD5">
        <w:rPr>
          <w:i/>
          <w:sz w:val="24"/>
          <w:szCs w:val="24"/>
        </w:rPr>
        <w:t>BC</w:t>
      </w:r>
      <w:r w:rsidR="00D52033" w:rsidRPr="002A49EF">
        <w:rPr>
          <w:sz w:val="24"/>
          <w:szCs w:val="24"/>
        </w:rPr>
        <w:t xml:space="preserve">), only </w:t>
      </w:r>
      <w:commentRangeStart w:id="21"/>
      <w:r w:rsidR="00D52033" w:rsidRPr="002A49EF">
        <w:rPr>
          <w:i/>
          <w:sz w:val="24"/>
          <w:szCs w:val="24"/>
        </w:rPr>
        <w:t>amo</w:t>
      </w:r>
      <w:r w:rsidR="00D52033" w:rsidRPr="00560CD5">
        <w:rPr>
          <w:i/>
          <w:sz w:val="24"/>
          <w:szCs w:val="24"/>
        </w:rPr>
        <w:t>A</w:t>
      </w:r>
      <w:r w:rsidR="00D52033" w:rsidRPr="002A49EF">
        <w:rPr>
          <w:sz w:val="24"/>
          <w:szCs w:val="24"/>
        </w:rPr>
        <w:t xml:space="preserve"> </w:t>
      </w:r>
      <w:commentRangeEnd w:id="21"/>
      <w:r w:rsidR="00E34086">
        <w:rPr>
          <w:rStyle w:val="Kommentarzeichen"/>
        </w:rPr>
        <w:commentReference w:id="21"/>
      </w:r>
      <w:r w:rsidR="00D52033" w:rsidRPr="002A49EF">
        <w:rPr>
          <w:sz w:val="24"/>
          <w:szCs w:val="24"/>
        </w:rPr>
        <w:t xml:space="preserve">was significantly dynamic (ANOVA, p = 0.0006) with a peak in June as compared to February (Tukey p = 0.042). No denitrification-indicator genes were significantly variable, though there was a slight </w:t>
      </w:r>
      <w:r w:rsidR="00D52033" w:rsidRPr="002A49EF">
        <w:rPr>
          <w:sz w:val="24"/>
          <w:szCs w:val="24"/>
        </w:rPr>
        <w:lastRenderedPageBreak/>
        <w:t xml:space="preserve">increase in </w:t>
      </w:r>
      <w:r w:rsidR="00D52033" w:rsidRPr="002A49EF">
        <w:rPr>
          <w:i/>
          <w:sz w:val="24"/>
          <w:szCs w:val="24"/>
        </w:rPr>
        <w:t>nar</w:t>
      </w:r>
      <w:r w:rsidR="002A49EF" w:rsidRPr="00560CD5">
        <w:rPr>
          <w:i/>
          <w:sz w:val="24"/>
          <w:szCs w:val="24"/>
        </w:rPr>
        <w:t>G</w:t>
      </w:r>
      <w:r w:rsidR="00D52033" w:rsidRPr="00560CD5">
        <w:rPr>
          <w:i/>
          <w:sz w:val="24"/>
          <w:szCs w:val="24"/>
        </w:rPr>
        <w:t>H</w:t>
      </w:r>
      <w:r w:rsidR="00D52033" w:rsidRPr="002A49EF">
        <w:rPr>
          <w:sz w:val="24"/>
          <w:szCs w:val="24"/>
        </w:rPr>
        <w:t xml:space="preserve"> in the August samples. </w:t>
      </w:r>
    </w:p>
    <w:p w14:paraId="6D49D797" w14:textId="0B77BCC5" w:rsidR="00D52033" w:rsidRDefault="00D52033" w:rsidP="009D334C">
      <w:pPr>
        <w:widowControl w:val="0"/>
        <w:spacing w:before="240" w:after="240" w:line="480" w:lineRule="auto"/>
        <w:rPr>
          <w:sz w:val="24"/>
          <w:szCs w:val="24"/>
        </w:rPr>
      </w:pPr>
      <w:r w:rsidRPr="002A49EF">
        <w:rPr>
          <w:sz w:val="24"/>
          <w:szCs w:val="24"/>
        </w:rPr>
        <w:t xml:space="preserve">In comparison to PW, CW had lower abundances on the scale of an order of magnitude across all marker genes (Kruskal-Wallis, p </w:t>
      </w:r>
      <w:r w:rsidR="00E30D01">
        <w:rPr>
          <w:sz w:val="24"/>
          <w:szCs w:val="24"/>
        </w:rPr>
        <w:t>≤ 0.01</w:t>
      </w:r>
      <w:r w:rsidRPr="002A49EF">
        <w:rPr>
          <w:sz w:val="24"/>
          <w:szCs w:val="24"/>
        </w:rPr>
        <w:t xml:space="preserve">). Denitrification activity was also higher in PW than CW (p &lt; 0.001), although the transcription rates were not dynamic in either site across the drought cycle. Of the analyzed marker genes, only the nitrogen-fixation associated </w:t>
      </w:r>
      <w:r w:rsidRPr="005051E6">
        <w:rPr>
          <w:i/>
          <w:sz w:val="24"/>
          <w:szCs w:val="24"/>
        </w:rPr>
        <w:t>nif</w:t>
      </w:r>
      <w:r w:rsidRPr="00560CD5">
        <w:rPr>
          <w:i/>
          <w:sz w:val="24"/>
          <w:szCs w:val="24"/>
        </w:rPr>
        <w:t>K</w:t>
      </w:r>
      <w:r w:rsidRPr="002A49EF">
        <w:rPr>
          <w:sz w:val="24"/>
          <w:szCs w:val="24"/>
        </w:rPr>
        <w:t xml:space="preserve"> fluctuated meaningfully between April 2018 and February 2019 (p = 0.035), with evidence for a slight decrease in August. While </w:t>
      </w:r>
      <w:r w:rsidRPr="005051E6">
        <w:rPr>
          <w:i/>
          <w:sz w:val="24"/>
          <w:szCs w:val="24"/>
        </w:rPr>
        <w:t>nif</w:t>
      </w:r>
      <w:r w:rsidRPr="00560CD5">
        <w:rPr>
          <w:i/>
          <w:sz w:val="24"/>
          <w:szCs w:val="24"/>
        </w:rPr>
        <w:t>H</w:t>
      </w:r>
      <w:r w:rsidRPr="002A49EF">
        <w:rPr>
          <w:sz w:val="24"/>
          <w:szCs w:val="24"/>
        </w:rPr>
        <w:t xml:space="preserve"> also </w:t>
      </w:r>
      <w:r w:rsidR="00697366">
        <w:rPr>
          <w:sz w:val="24"/>
          <w:szCs w:val="24"/>
        </w:rPr>
        <w:t>shows</w:t>
      </w:r>
      <w:r w:rsidRPr="002A49EF">
        <w:rPr>
          <w:sz w:val="24"/>
          <w:szCs w:val="24"/>
        </w:rPr>
        <w:t xml:space="preserve"> a slight decrease in August, none of the variation over time in this gene marker was significant. </w:t>
      </w:r>
    </w:p>
    <w:p w14:paraId="75029299" w14:textId="05235371" w:rsidR="000D4844" w:rsidRPr="002A49EF" w:rsidRDefault="000D4844" w:rsidP="009D334C">
      <w:pPr>
        <w:widowControl w:val="0"/>
        <w:spacing w:before="240" w:after="240" w:line="480" w:lineRule="auto"/>
        <w:rPr>
          <w:sz w:val="24"/>
          <w:szCs w:val="24"/>
          <w:lang w:eastAsia="zh-CN"/>
        </w:rPr>
      </w:pPr>
      <w:r w:rsidRPr="0083482E">
        <w:rPr>
          <w:rFonts w:hint="eastAsia"/>
          <w:b/>
          <w:sz w:val="24"/>
          <w:szCs w:val="24"/>
          <w:lang w:eastAsia="zh-CN"/>
        </w:rPr>
        <w:t>3.4</w:t>
      </w:r>
      <w:r>
        <w:rPr>
          <w:rFonts w:hint="eastAsia"/>
          <w:sz w:val="24"/>
          <w:szCs w:val="24"/>
          <w:lang w:eastAsia="zh-CN"/>
        </w:rPr>
        <w:t xml:space="preserve"> </w:t>
      </w:r>
      <w:r w:rsidRPr="002A49EF">
        <w:rPr>
          <w:b/>
          <w:sz w:val="24"/>
          <w:szCs w:val="24"/>
        </w:rPr>
        <w:t>AOA Phylogeny</w:t>
      </w:r>
    </w:p>
    <w:p w14:paraId="5C451AA9" w14:textId="77EA045B" w:rsidR="000B3B47" w:rsidRPr="000B3B47" w:rsidRDefault="000D4844" w:rsidP="000B3B47">
      <w:pPr>
        <w:widowControl w:val="0"/>
        <w:spacing w:before="240" w:after="240" w:line="480" w:lineRule="auto"/>
        <w:rPr>
          <w:sz w:val="24"/>
          <w:szCs w:val="24"/>
        </w:rPr>
      </w:pPr>
      <w:r>
        <w:rPr>
          <w:rFonts w:hint="eastAsia"/>
          <w:sz w:val="24"/>
          <w:szCs w:val="24"/>
          <w:lang w:eastAsia="zh-CN"/>
        </w:rPr>
        <w:t xml:space="preserve">Based on the phylogenetic congruency between 16S rRNA gene and amoA gene in archaeal genomes, we could assign amoA-defined clades to their corresponding 16S rRNA gene counterparts (Wang et al., 2021). The amoA-defined clades provide a better resolution on AOA classification and thus a better understanding on their functional diversity. </w:t>
      </w:r>
      <w:r w:rsidR="00BB3A18" w:rsidRPr="002A49EF">
        <w:rPr>
          <w:sz w:val="24"/>
          <w:szCs w:val="24"/>
        </w:rPr>
        <w:t>PW had a higher diversity in AOA clades than CW</w:t>
      </w:r>
      <w:r w:rsidR="00D12275" w:rsidRPr="002A49EF">
        <w:rPr>
          <w:sz w:val="24"/>
          <w:szCs w:val="24"/>
        </w:rPr>
        <w:t xml:space="preserve"> (Fig. </w:t>
      </w:r>
      <w:r w:rsidR="00697366">
        <w:rPr>
          <w:sz w:val="24"/>
          <w:szCs w:val="24"/>
        </w:rPr>
        <w:t>4</w:t>
      </w:r>
      <w:r w:rsidR="00D12275" w:rsidRPr="002A49EF">
        <w:rPr>
          <w:sz w:val="24"/>
          <w:szCs w:val="24"/>
        </w:rPr>
        <w:t>)</w:t>
      </w:r>
      <w:r w:rsidR="00BB3A18"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ASVs with ambiguous locations (i.e. between clades) were labeled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r w:rsidR="007F0C9D">
        <w:rPr>
          <w:sz w:val="24"/>
          <w:szCs w:val="24"/>
        </w:rPr>
        <w:t xml:space="preserve">Nitrosotaleales is denoted as NT, </w:t>
      </w:r>
      <w:r w:rsidR="007F0C9D">
        <w:rPr>
          <w:i/>
          <w:sz w:val="24"/>
          <w:szCs w:val="24"/>
        </w:rPr>
        <w:t xml:space="preserve">Nitrosopumilales </w:t>
      </w:r>
      <w:r w:rsidR="007F0C9D">
        <w:rPr>
          <w:sz w:val="24"/>
          <w:szCs w:val="24"/>
        </w:rPr>
        <w:t xml:space="preserve">as NP, </w:t>
      </w:r>
      <w:r w:rsidR="007F0C9D">
        <w:rPr>
          <w:i/>
          <w:sz w:val="24"/>
          <w:szCs w:val="24"/>
        </w:rPr>
        <w:t xml:space="preserve">Ca. </w:t>
      </w:r>
      <w:r w:rsidR="007F0C9D">
        <w:rPr>
          <w:sz w:val="24"/>
          <w:szCs w:val="24"/>
        </w:rPr>
        <w:t xml:space="preserve">Nitrosocaldales as NC and </w:t>
      </w:r>
      <w:r w:rsidR="007F0C9D">
        <w:rPr>
          <w:i/>
          <w:sz w:val="24"/>
          <w:szCs w:val="24"/>
        </w:rPr>
        <w:t xml:space="preserve">Nitrosophaerales </w:t>
      </w:r>
      <w:r w:rsidR="007F0C9D">
        <w:rPr>
          <w:sz w:val="24"/>
          <w:szCs w:val="24"/>
        </w:rPr>
        <w:t xml:space="preserve">as NS. </w:t>
      </w:r>
      <w:r w:rsidR="00BB3A18"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00BB3A18" w:rsidRPr="002A49EF">
        <w:rPr>
          <w:sz w:val="24"/>
          <w:szCs w:val="24"/>
        </w:rPr>
        <w:t xml:space="preserve"> in December 2018). In contrast, the PW metagenome contained AOA-identified ASVs across all time points, including taxonomic units assigned to </w:t>
      </w:r>
      <w:r w:rsidR="007F0C9D" w:rsidRPr="007F0C9D">
        <w:rPr>
          <w:sz w:val="24"/>
          <w:szCs w:val="24"/>
        </w:rPr>
        <w:t>NP</w:t>
      </w:r>
      <w:r w:rsidR="00BB3A18" w:rsidRPr="002A49EF">
        <w:rPr>
          <w:sz w:val="24"/>
          <w:szCs w:val="24"/>
        </w:rPr>
        <w:t xml:space="preserve"> (</w:t>
      </w:r>
      <w:r w:rsidR="007F0C9D">
        <w:rPr>
          <w:sz w:val="24"/>
          <w:szCs w:val="24"/>
        </w:rPr>
        <w:t>NP-</w:t>
      </w:r>
      <w:r w:rsidR="00560CD5">
        <w:rPr>
          <w:sz w:val="24"/>
          <w:szCs w:val="24"/>
        </w:rPr>
        <w:t>η</w:t>
      </w:r>
      <w:r w:rsidR="00BB3A18" w:rsidRPr="002A49EF">
        <w:rPr>
          <w:sz w:val="24"/>
          <w:szCs w:val="24"/>
        </w:rPr>
        <w:t xml:space="preserve">) and </w:t>
      </w:r>
      <w:r w:rsidR="007F0C9D" w:rsidRPr="007F0C9D">
        <w:rPr>
          <w:sz w:val="24"/>
          <w:szCs w:val="24"/>
        </w:rPr>
        <w:t>NS</w:t>
      </w:r>
      <w:r w:rsidR="007F0C9D">
        <w:rPr>
          <w:i/>
          <w:sz w:val="24"/>
          <w:szCs w:val="24"/>
        </w:rPr>
        <w:t xml:space="preserve"> </w:t>
      </w:r>
      <w:r w:rsidR="00BB3A18"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00BB3A18" w:rsidRPr="002A49EF">
        <w:rPr>
          <w:sz w:val="24"/>
          <w:szCs w:val="24"/>
        </w:rPr>
        <w:t xml:space="preserve">, </w:t>
      </w:r>
      <w:r w:rsidR="007F0C9D">
        <w:rPr>
          <w:sz w:val="24"/>
          <w:szCs w:val="24"/>
        </w:rPr>
        <w:t>NS-</w:t>
      </w:r>
      <w:r w:rsidR="00560CD5">
        <w:rPr>
          <w:sz w:val="24"/>
          <w:szCs w:val="24"/>
        </w:rPr>
        <w:t>ζ</w:t>
      </w:r>
      <w:r w:rsidR="00BB3A18" w:rsidRPr="002A49EF">
        <w:rPr>
          <w:sz w:val="24"/>
          <w:szCs w:val="24"/>
        </w:rPr>
        <w:t xml:space="preserve"> and </w:t>
      </w:r>
      <w:r w:rsidR="007F0C9D">
        <w:rPr>
          <w:sz w:val="24"/>
          <w:szCs w:val="24"/>
        </w:rPr>
        <w:t>NS-UD</w:t>
      </w:r>
      <w:r w:rsidR="00BB3A18" w:rsidRPr="002A49EF">
        <w:rPr>
          <w:sz w:val="24"/>
          <w:szCs w:val="24"/>
        </w:rPr>
        <w:t xml:space="preserve">), as well as additional unidentified AOA ASVs. </w:t>
      </w:r>
      <w:r w:rsidR="00BB3A18" w:rsidRPr="002A49EF">
        <w:rPr>
          <w:sz w:val="24"/>
          <w:szCs w:val="24"/>
        </w:rPr>
        <w:lastRenderedPageBreak/>
        <w:t xml:space="preserve">There were no ASVs assigned to </w:t>
      </w:r>
      <w:r w:rsidR="007F0C9D" w:rsidRPr="007F0C9D">
        <w:rPr>
          <w:sz w:val="24"/>
          <w:szCs w:val="24"/>
        </w:rPr>
        <w:t>NC</w:t>
      </w:r>
      <w:r w:rsidR="00BB3A18" w:rsidRPr="002A49EF">
        <w:rPr>
          <w:sz w:val="24"/>
          <w:szCs w:val="24"/>
        </w:rPr>
        <w:t xml:space="preserve"> in either site. </w:t>
      </w:r>
      <w:r w:rsidR="0009771A" w:rsidRPr="002A49EF">
        <w:rPr>
          <w:sz w:val="24"/>
          <w:szCs w:val="24"/>
        </w:rPr>
        <w:t xml:space="preserve">All AOA clade absolute abundances were stable over time (Kruskal-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83482E">
        <w:rPr>
          <w:sz w:val="24"/>
          <w:szCs w:val="24"/>
        </w:rPr>
        <w:t>,</w:t>
      </w:r>
      <w:r w:rsidR="00D12275" w:rsidRPr="002A49EF">
        <w:rPr>
          <w:sz w:val="24"/>
          <w:szCs w:val="24"/>
        </w:rPr>
        <w:t xml:space="preserve"> </w:t>
      </w:r>
      <w:r w:rsidR="007D43AF">
        <w:rPr>
          <w:rFonts w:hint="eastAsia"/>
          <w:sz w:val="24"/>
          <w:szCs w:val="24"/>
          <w:lang w:eastAsia="zh-CN"/>
        </w:rPr>
        <w:t xml:space="preserve">which showed </w:t>
      </w:r>
      <w:r w:rsidR="0083482E">
        <w:rPr>
          <w:sz w:val="24"/>
          <w:szCs w:val="24"/>
          <w:lang w:eastAsia="zh-CN"/>
        </w:rPr>
        <w:t>a</w:t>
      </w:r>
      <w:r w:rsidR="007D43AF">
        <w:rPr>
          <w:rFonts w:hint="eastAsia"/>
          <w:sz w:val="24"/>
          <w:szCs w:val="24"/>
          <w:lang w:eastAsia="zh-CN"/>
        </w:rPr>
        <w:t xml:space="preserve"> slight increase during the drought </w:t>
      </w:r>
      <w:r w:rsidR="00E30D01" w:rsidRPr="002A49EF">
        <w:rPr>
          <w:noProof/>
          <w:lang w:val="en-US"/>
        </w:rPr>
        <w:drawing>
          <wp:anchor distT="0" distB="0" distL="114300" distR="114300" simplePos="0" relativeHeight="251673600" behindDoc="1" locked="0" layoutInCell="1" allowOverlap="1" wp14:anchorId="220A8D88" wp14:editId="79D88F39">
            <wp:simplePos x="0" y="0"/>
            <wp:positionH relativeFrom="column">
              <wp:posOffset>860535</wp:posOffset>
            </wp:positionH>
            <wp:positionV relativeFrom="paragraph">
              <wp:posOffset>2424265</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r w:rsidR="007D43AF">
        <w:rPr>
          <w:rFonts w:hint="eastAsia"/>
          <w:sz w:val="24"/>
          <w:szCs w:val="24"/>
          <w:lang w:eastAsia="zh-CN"/>
        </w:rPr>
        <w:t>period</w:t>
      </w:r>
      <w:r w:rsidR="00D12275" w:rsidRPr="002A49EF">
        <w:rPr>
          <w:sz w:val="24"/>
          <w:szCs w:val="24"/>
        </w:rPr>
        <w:t>.</w:t>
      </w:r>
      <w:bookmarkStart w:id="22" w:name="_am0m3rlp6om6" w:colFirst="0" w:colLast="0"/>
      <w:bookmarkEnd w:id="22"/>
      <w:r w:rsidR="000B3B47" w:rsidRPr="000B3B47">
        <w:rPr>
          <w:noProof/>
          <w:lang w:val="en-US"/>
        </w:rPr>
        <w:t xml:space="preserve"> </w:t>
      </w:r>
    </w:p>
    <w:p w14:paraId="4FDAD8F5" w14:textId="4F2DDC2E" w:rsidR="000B3B47" w:rsidRPr="000B3B47" w:rsidRDefault="000B3B47" w:rsidP="000B3B47">
      <w:pPr>
        <w:spacing w:before="240" w:after="240" w:line="240" w:lineRule="auto"/>
        <w:rPr>
          <w:i/>
          <w:sz w:val="24"/>
          <w:szCs w:val="24"/>
        </w:rPr>
      </w:pPr>
      <w:commentRangeStart w:id="23"/>
      <w:r w:rsidRPr="002A49EF">
        <w:rPr>
          <w:i/>
          <w:sz w:val="24"/>
          <w:szCs w:val="24"/>
        </w:rPr>
        <w:t xml:space="preserve">Figure </w:t>
      </w:r>
      <w:r>
        <w:rPr>
          <w:i/>
          <w:sz w:val="24"/>
          <w:szCs w:val="24"/>
        </w:rPr>
        <w:t>4</w:t>
      </w:r>
      <w:r w:rsidRPr="002A49EF">
        <w:rPr>
          <w:i/>
          <w:sz w:val="24"/>
          <w:szCs w:val="24"/>
        </w:rPr>
        <w:t>.</w:t>
      </w:r>
      <w:commentRangeEnd w:id="23"/>
      <w:r w:rsidR="007D43AF">
        <w:rPr>
          <w:rStyle w:val="Kommentarzeichen"/>
        </w:rPr>
        <w:commentReference w:id="23"/>
      </w:r>
      <w:r w:rsidRPr="002A49EF">
        <w:rPr>
          <w:i/>
          <w:sz w:val="24"/>
          <w:szCs w:val="24"/>
        </w:rPr>
        <w:t xml:space="preserve">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e amoA database described above (Fig. 5).</w:t>
      </w:r>
      <w:bookmarkStart w:id="24" w:name="_92e5ntbgke9p" w:colFirst="0" w:colLast="0"/>
      <w:bookmarkStart w:id="25" w:name="_x31rqw6spn5d" w:colFirst="0" w:colLast="0"/>
      <w:bookmarkEnd w:id="24"/>
      <w:bookmarkEnd w:id="25"/>
      <w:r w:rsidRPr="002A49EF">
        <w:rPr>
          <w:i/>
          <w:sz w:val="24"/>
          <w:szCs w:val="24"/>
        </w:rPr>
        <w:t xml:space="preserve"> UD indicates undetermined, NT is Ca. Nitrosotaleales, NS is Nitrososphaerales and NP is Nitrosopumilales.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1633BE7A" w14:textId="08FBD795" w:rsidR="00F50ACE" w:rsidRDefault="00A81E6B" w:rsidP="00967EE9">
      <w:pPr>
        <w:spacing w:before="240" w:after="240" w:line="480" w:lineRule="auto"/>
        <w:rPr>
          <w:ins w:id="26" w:author="Haitao Wang" w:date="2024-05-15T12:14:00Z"/>
          <w:sz w:val="24"/>
          <w:szCs w:val="24"/>
          <w:lang w:val="en-US" w:eastAsia="zh-CN"/>
        </w:rPr>
      </w:pPr>
      <w:commentRangeStart w:id="27"/>
      <w:ins w:id="28" w:author="Haitao Wang" w:date="2024-05-15T11:45:00Z">
        <w:r>
          <w:rPr>
            <w:rFonts w:hint="eastAsia"/>
            <w:sz w:val="24"/>
            <w:szCs w:val="24"/>
            <w:lang w:eastAsia="zh-CN"/>
          </w:rPr>
          <w:t xml:space="preserve">Our study </w:t>
        </w:r>
      </w:ins>
      <w:ins w:id="29" w:author="Haitao Wang" w:date="2024-05-15T11:52:00Z">
        <w:r>
          <w:rPr>
            <w:rFonts w:hint="eastAsia"/>
            <w:sz w:val="24"/>
            <w:szCs w:val="24"/>
            <w:lang w:eastAsia="zh-CN"/>
          </w:rPr>
          <w:t>focuses o</w:t>
        </w:r>
      </w:ins>
      <w:ins w:id="30" w:author="Haitao Wang" w:date="2024-05-15T11:53:00Z">
        <w:r>
          <w:rPr>
            <w:rFonts w:hint="eastAsia"/>
            <w:sz w:val="24"/>
            <w:szCs w:val="24"/>
            <w:lang w:eastAsia="zh-CN"/>
          </w:rPr>
          <w:t>n</w:t>
        </w:r>
      </w:ins>
      <w:ins w:id="31" w:author="Haitao Wang" w:date="2024-05-15T11:45:00Z">
        <w:r>
          <w:rPr>
            <w:rFonts w:hint="eastAsia"/>
            <w:sz w:val="24"/>
            <w:szCs w:val="24"/>
            <w:lang w:eastAsia="zh-CN"/>
          </w:rPr>
          <w:t xml:space="preserve"> the responses of </w:t>
        </w:r>
      </w:ins>
      <w:ins w:id="32" w:author="Haitao Wang" w:date="2024-05-15T11:58:00Z">
        <w:r w:rsidR="00853AED">
          <w:rPr>
            <w:rFonts w:hint="eastAsia"/>
            <w:sz w:val="24"/>
            <w:szCs w:val="24"/>
            <w:lang w:eastAsia="zh-CN"/>
          </w:rPr>
          <w:t xml:space="preserve">soil </w:t>
        </w:r>
      </w:ins>
      <w:ins w:id="33" w:author="Haitao Wang" w:date="2024-05-15T11:45:00Z">
        <w:r>
          <w:rPr>
            <w:rFonts w:hint="eastAsia"/>
            <w:sz w:val="24"/>
            <w:szCs w:val="24"/>
            <w:lang w:eastAsia="zh-CN"/>
          </w:rPr>
          <w:t>ammonia oxidizers, AOA and AOB, to a sever</w:t>
        </w:r>
      </w:ins>
      <w:ins w:id="34" w:author="Haitao Wang" w:date="2024-05-15T11:46:00Z">
        <w:r>
          <w:rPr>
            <w:rFonts w:hint="eastAsia"/>
            <w:sz w:val="24"/>
            <w:szCs w:val="24"/>
            <w:lang w:eastAsia="zh-CN"/>
          </w:rPr>
          <w:t>e</w:t>
        </w:r>
      </w:ins>
      <w:ins w:id="35" w:author="Haitao Wang" w:date="2024-05-15T11:45:00Z">
        <w:r>
          <w:rPr>
            <w:rFonts w:hint="eastAsia"/>
            <w:sz w:val="24"/>
            <w:szCs w:val="24"/>
            <w:lang w:eastAsia="zh-CN"/>
          </w:rPr>
          <w:t xml:space="preserve"> summer </w:t>
        </w:r>
      </w:ins>
      <w:ins w:id="36" w:author="Haitao Wang" w:date="2024-05-15T11:46:00Z">
        <w:r>
          <w:rPr>
            <w:sz w:val="24"/>
            <w:szCs w:val="24"/>
            <w:lang w:eastAsia="zh-CN"/>
          </w:rPr>
          <w:t>drought</w:t>
        </w:r>
        <w:r>
          <w:rPr>
            <w:rFonts w:hint="eastAsia"/>
            <w:sz w:val="24"/>
            <w:szCs w:val="24"/>
            <w:lang w:eastAsia="zh-CN"/>
          </w:rPr>
          <w:t xml:space="preserve"> event</w:t>
        </w:r>
      </w:ins>
      <w:ins w:id="37" w:author="Haitao Wang" w:date="2024-05-15T11:58:00Z">
        <w:r w:rsidR="00853AED">
          <w:rPr>
            <w:rFonts w:hint="eastAsia"/>
            <w:sz w:val="24"/>
            <w:szCs w:val="24"/>
            <w:lang w:eastAsia="zh-CN"/>
          </w:rPr>
          <w:t xml:space="preserve"> in rewetted fens</w:t>
        </w:r>
      </w:ins>
      <w:ins w:id="38" w:author="Haitao Wang" w:date="2024-05-15T11:46:00Z">
        <w:r>
          <w:rPr>
            <w:rFonts w:hint="eastAsia"/>
            <w:sz w:val="24"/>
            <w:szCs w:val="24"/>
            <w:lang w:eastAsia="zh-CN"/>
          </w:rPr>
          <w:t xml:space="preserve">. </w:t>
        </w:r>
      </w:ins>
      <w:ins w:id="39" w:author="Haitao Wang" w:date="2024-05-15T11:51:00Z">
        <w:r>
          <w:rPr>
            <w:rFonts w:hint="eastAsia"/>
            <w:sz w:val="24"/>
            <w:szCs w:val="24"/>
            <w:lang w:eastAsia="zh-CN"/>
          </w:rPr>
          <w:t>A</w:t>
        </w:r>
      </w:ins>
      <w:ins w:id="40" w:author="Haitao Wang" w:date="2024-05-15T11:52:00Z">
        <w:r>
          <w:rPr>
            <w:rFonts w:hint="eastAsia"/>
            <w:sz w:val="24"/>
            <w:szCs w:val="24"/>
            <w:lang w:eastAsia="zh-CN"/>
          </w:rPr>
          <w:t xml:space="preserve"> non-biased K-means </w:t>
        </w:r>
        <w:r>
          <w:rPr>
            <w:sz w:val="24"/>
            <w:szCs w:val="24"/>
            <w:lang w:eastAsia="zh-CN"/>
          </w:rPr>
          <w:t>approach</w:t>
        </w:r>
        <w:r>
          <w:rPr>
            <w:rFonts w:hint="eastAsia"/>
            <w:sz w:val="24"/>
            <w:szCs w:val="24"/>
            <w:lang w:eastAsia="zh-CN"/>
          </w:rPr>
          <w:t xml:space="preserve"> was deployed </w:t>
        </w:r>
      </w:ins>
      <w:ins w:id="41" w:author="Haitao Wang" w:date="2024-05-15T11:54:00Z">
        <w:r w:rsidR="000D5E69">
          <w:rPr>
            <w:rFonts w:hint="eastAsia"/>
            <w:sz w:val="24"/>
            <w:szCs w:val="24"/>
            <w:lang w:eastAsia="zh-CN"/>
          </w:rPr>
          <w:t xml:space="preserve">for a confident determination of drought and non-drought periods, using water </w:t>
        </w:r>
        <w:r w:rsidR="000D5E69">
          <w:rPr>
            <w:rFonts w:hint="eastAsia"/>
            <w:sz w:val="24"/>
            <w:szCs w:val="24"/>
            <w:lang w:eastAsia="zh-CN"/>
          </w:rPr>
          <w:lastRenderedPageBreak/>
          <w:t>level data over a co</w:t>
        </w:r>
      </w:ins>
      <w:ins w:id="42" w:author="Haitao Wang" w:date="2024-05-15T11:55:00Z">
        <w:r w:rsidR="000D5E69">
          <w:rPr>
            <w:rFonts w:hint="eastAsia"/>
            <w:sz w:val="24"/>
            <w:szCs w:val="24"/>
            <w:lang w:eastAsia="zh-CN"/>
          </w:rPr>
          <w:t>urse of 3 years. With this, we used d</w:t>
        </w:r>
      </w:ins>
      <w:ins w:id="43" w:author="Haitao Wang" w:date="2024-05-15T11:46:00Z">
        <w:r>
          <w:rPr>
            <w:rFonts w:hint="eastAsia"/>
            <w:sz w:val="24"/>
            <w:szCs w:val="24"/>
            <w:lang w:eastAsia="zh-CN"/>
          </w:rPr>
          <w:t xml:space="preserve">ifferent proxies, </w:t>
        </w:r>
      </w:ins>
      <w:ins w:id="44" w:author="Haitao Wang" w:date="2024-05-15T11:47:00Z">
        <w:r>
          <w:rPr>
            <w:rFonts w:hint="eastAsia"/>
            <w:sz w:val="24"/>
            <w:szCs w:val="24"/>
            <w:lang w:eastAsia="zh-CN"/>
          </w:rPr>
          <w:t xml:space="preserve">including both DNA- and RNA-based </w:t>
        </w:r>
      </w:ins>
      <w:ins w:id="45" w:author="Haitao Wang" w:date="2024-05-15T11:48:00Z">
        <w:r>
          <w:rPr>
            <w:rFonts w:hint="eastAsia"/>
            <w:sz w:val="24"/>
            <w:szCs w:val="24"/>
            <w:lang w:val="en-US" w:eastAsia="zh-CN"/>
          </w:rPr>
          <w:t>16S rRNA gene and amoA gene</w:t>
        </w:r>
      </w:ins>
      <w:ins w:id="46" w:author="Haitao Wang" w:date="2024-05-15T11:49:00Z">
        <w:r>
          <w:rPr>
            <w:rFonts w:hint="eastAsia"/>
            <w:sz w:val="24"/>
            <w:szCs w:val="24"/>
            <w:lang w:val="en-US" w:eastAsia="zh-CN"/>
          </w:rPr>
          <w:t xml:space="preserve">, </w:t>
        </w:r>
      </w:ins>
      <w:ins w:id="47" w:author="Haitao Wang" w:date="2024-05-15T11:55:00Z">
        <w:r w:rsidR="000D5E69">
          <w:rPr>
            <w:rFonts w:hint="eastAsia"/>
            <w:sz w:val="24"/>
            <w:szCs w:val="24"/>
            <w:lang w:val="en-US" w:eastAsia="zh-CN"/>
          </w:rPr>
          <w:t>to detect</w:t>
        </w:r>
      </w:ins>
      <w:ins w:id="48" w:author="Haitao Wang" w:date="2024-05-15T11:50:00Z">
        <w:r>
          <w:rPr>
            <w:rFonts w:hint="eastAsia"/>
            <w:sz w:val="24"/>
            <w:szCs w:val="24"/>
            <w:lang w:val="en-US" w:eastAsia="zh-CN"/>
          </w:rPr>
          <w:t xml:space="preserve"> abundance changes</w:t>
        </w:r>
      </w:ins>
      <w:ins w:id="49" w:author="Haitao Wang" w:date="2024-05-15T11:59:00Z">
        <w:r w:rsidR="00853AED">
          <w:rPr>
            <w:rFonts w:hint="eastAsia"/>
            <w:sz w:val="24"/>
            <w:szCs w:val="24"/>
            <w:lang w:val="en-US" w:eastAsia="zh-CN"/>
          </w:rPr>
          <w:t xml:space="preserve"> during the 2018 drought cycle</w:t>
        </w:r>
      </w:ins>
      <w:ins w:id="50" w:author="Haitao Wang" w:date="2024-05-15T11:50:00Z">
        <w:r>
          <w:rPr>
            <w:rFonts w:hint="eastAsia"/>
            <w:sz w:val="24"/>
            <w:szCs w:val="24"/>
            <w:lang w:val="en-US" w:eastAsia="zh-CN"/>
          </w:rPr>
          <w:t xml:space="preserve">. While different proxies showed different patterns, </w:t>
        </w:r>
      </w:ins>
      <w:ins w:id="51" w:author="Haitao Wang" w:date="2024-05-15T11:51:00Z">
        <w:r>
          <w:rPr>
            <w:rFonts w:hint="eastAsia"/>
            <w:sz w:val="24"/>
            <w:szCs w:val="24"/>
            <w:lang w:val="en-US" w:eastAsia="zh-CN"/>
          </w:rPr>
          <w:t>RT-qPCR</w:t>
        </w:r>
      </w:ins>
      <w:ins w:id="52" w:author="Haitao Wang" w:date="2024-05-15T11:56:00Z">
        <w:r w:rsidR="00853AED">
          <w:rPr>
            <w:rFonts w:hint="eastAsia"/>
            <w:sz w:val="24"/>
            <w:szCs w:val="24"/>
            <w:lang w:val="en-US" w:eastAsia="zh-CN"/>
          </w:rPr>
          <w:t xml:space="preserve"> </w:t>
        </w:r>
      </w:ins>
      <w:ins w:id="53" w:author="Haitao Wang" w:date="2024-05-15T11:57:00Z">
        <w:r w:rsidR="00853AED">
          <w:rPr>
            <w:rFonts w:hint="eastAsia"/>
            <w:sz w:val="24"/>
            <w:szCs w:val="24"/>
            <w:lang w:val="en-US" w:eastAsia="zh-CN"/>
          </w:rPr>
          <w:t xml:space="preserve">suggested a </w:t>
        </w:r>
      </w:ins>
      <w:ins w:id="54" w:author="Haitao Wang" w:date="2024-05-15T11:58:00Z">
        <w:r w:rsidR="00853AED">
          <w:rPr>
            <w:rFonts w:hint="eastAsia"/>
            <w:sz w:val="24"/>
            <w:szCs w:val="24"/>
            <w:lang w:val="en-US" w:eastAsia="zh-CN"/>
          </w:rPr>
          <w:t xml:space="preserve">strong increase of AOB </w:t>
        </w:r>
        <w:bookmarkStart w:id="55" w:name="OLE_LINK1"/>
        <w:r w:rsidR="00853AED">
          <w:rPr>
            <w:rFonts w:hint="eastAsia"/>
            <w:sz w:val="24"/>
            <w:szCs w:val="24"/>
            <w:lang w:val="en-US" w:eastAsia="zh-CN"/>
          </w:rPr>
          <w:t>abundances</w:t>
        </w:r>
        <w:bookmarkEnd w:id="55"/>
        <w:r w:rsidR="00853AED">
          <w:rPr>
            <w:rFonts w:hint="eastAsia"/>
            <w:sz w:val="24"/>
            <w:szCs w:val="24"/>
            <w:lang w:val="en-US" w:eastAsia="zh-CN"/>
          </w:rPr>
          <w:t xml:space="preserve"> in both sites</w:t>
        </w:r>
      </w:ins>
      <w:ins w:id="56" w:author="Haitao Wang" w:date="2024-05-15T12:00:00Z">
        <w:r w:rsidR="00B94297">
          <w:rPr>
            <w:rFonts w:hint="eastAsia"/>
            <w:sz w:val="24"/>
            <w:szCs w:val="24"/>
            <w:lang w:val="en-US" w:eastAsia="zh-CN"/>
          </w:rPr>
          <w:t xml:space="preserve">, </w:t>
        </w:r>
        <w:r w:rsidR="00B94297">
          <w:rPr>
            <w:sz w:val="24"/>
            <w:szCs w:val="24"/>
            <w:lang w:val="en-US" w:eastAsia="zh-CN"/>
          </w:rPr>
          <w:t>and</w:t>
        </w:r>
        <w:r w:rsidR="00B94297">
          <w:rPr>
            <w:rFonts w:hint="eastAsia"/>
            <w:sz w:val="24"/>
            <w:szCs w:val="24"/>
            <w:lang w:val="en-US" w:eastAsia="zh-CN"/>
          </w:rPr>
          <w:t xml:space="preserve"> a </w:t>
        </w:r>
      </w:ins>
      <w:ins w:id="57" w:author="Haitao Wang" w:date="2024-05-15T12:01:00Z">
        <w:r w:rsidR="00B94297">
          <w:rPr>
            <w:rFonts w:hint="eastAsia"/>
            <w:sz w:val="24"/>
            <w:szCs w:val="24"/>
            <w:lang w:val="en-US" w:eastAsia="zh-CN"/>
          </w:rPr>
          <w:t xml:space="preserve">significant increase of </w:t>
        </w:r>
      </w:ins>
      <w:ins w:id="58" w:author="Haitao Wang" w:date="2024-05-15T12:00:00Z">
        <w:r w:rsidR="00B94297">
          <w:rPr>
            <w:rFonts w:hint="eastAsia"/>
            <w:sz w:val="24"/>
            <w:szCs w:val="24"/>
            <w:lang w:val="en-US" w:eastAsia="zh-CN"/>
          </w:rPr>
          <w:t xml:space="preserve">AOA </w:t>
        </w:r>
      </w:ins>
      <w:ins w:id="59" w:author="Haitao Wang" w:date="2024-05-15T12:01:00Z">
        <w:r w:rsidR="00B94297">
          <w:rPr>
            <w:rFonts w:hint="eastAsia"/>
            <w:sz w:val="24"/>
            <w:szCs w:val="24"/>
            <w:lang w:val="en-US" w:eastAsia="zh-CN"/>
          </w:rPr>
          <w:t xml:space="preserve">abundances </w:t>
        </w:r>
      </w:ins>
      <w:ins w:id="60" w:author="Haitao Wang" w:date="2024-05-15T12:00:00Z">
        <w:r w:rsidR="00B94297">
          <w:rPr>
            <w:rFonts w:hint="eastAsia"/>
            <w:sz w:val="24"/>
            <w:szCs w:val="24"/>
            <w:lang w:val="en-US" w:eastAsia="zh-CN"/>
          </w:rPr>
          <w:t>in one site</w:t>
        </w:r>
      </w:ins>
      <w:ins w:id="61" w:author="Haitao Wang" w:date="2024-05-15T12:01:00Z">
        <w:r w:rsidR="00B94297">
          <w:rPr>
            <w:rFonts w:hint="eastAsia"/>
            <w:sz w:val="24"/>
            <w:szCs w:val="24"/>
            <w:lang w:val="en-US" w:eastAsia="zh-CN"/>
          </w:rPr>
          <w:t xml:space="preserve">. </w:t>
        </w:r>
      </w:ins>
      <w:ins w:id="62" w:author="Haitao Wang" w:date="2024-05-15T12:12:00Z">
        <w:r w:rsidR="00F50ACE">
          <w:rPr>
            <w:rFonts w:hint="eastAsia"/>
            <w:sz w:val="24"/>
            <w:szCs w:val="24"/>
            <w:lang w:val="en-US" w:eastAsia="zh-CN"/>
          </w:rPr>
          <w:t xml:space="preserve">This is in line with our hypothesis that </w:t>
        </w:r>
      </w:ins>
      <w:ins w:id="63" w:author="Haitao Wang" w:date="2024-05-15T12:13:00Z">
        <w:r w:rsidR="00F50ACE">
          <w:rPr>
            <w:rFonts w:hint="eastAsia"/>
            <w:sz w:val="24"/>
            <w:szCs w:val="24"/>
            <w:lang w:val="en-US" w:eastAsia="zh-CN"/>
          </w:rPr>
          <w:t>aer</w:t>
        </w:r>
      </w:ins>
      <w:ins w:id="64" w:author="Haitao Wang" w:date="2024-05-15T12:14:00Z">
        <w:r w:rsidR="00F50ACE">
          <w:rPr>
            <w:rFonts w:hint="eastAsia"/>
            <w:sz w:val="24"/>
            <w:szCs w:val="24"/>
            <w:lang w:val="en-US" w:eastAsia="zh-CN"/>
          </w:rPr>
          <w:t>ation after water level lowers facilitate</w:t>
        </w:r>
      </w:ins>
      <w:ins w:id="65" w:author="Haitao Wang" w:date="2024-05-15T12:16:00Z">
        <w:r w:rsidR="00F50ACE">
          <w:rPr>
            <w:rFonts w:hint="eastAsia"/>
            <w:sz w:val="24"/>
            <w:szCs w:val="24"/>
            <w:lang w:val="en-US" w:eastAsia="zh-CN"/>
          </w:rPr>
          <w:t>s</w:t>
        </w:r>
      </w:ins>
      <w:ins w:id="66" w:author="Haitao Wang" w:date="2024-05-15T12:14:00Z">
        <w:r w:rsidR="00F50ACE">
          <w:rPr>
            <w:rFonts w:hint="eastAsia"/>
            <w:sz w:val="24"/>
            <w:szCs w:val="24"/>
            <w:lang w:val="en-US" w:eastAsia="zh-CN"/>
          </w:rPr>
          <w:t xml:space="preserve"> the aerobic ammonia oxidizing microbes</w:t>
        </w:r>
      </w:ins>
      <w:ins w:id="67" w:author="Haitao Wang" w:date="2024-05-15T12:15:00Z">
        <w:r w:rsidR="00F50ACE">
          <w:rPr>
            <w:rFonts w:hint="eastAsia"/>
            <w:sz w:val="24"/>
            <w:szCs w:val="24"/>
            <w:lang w:val="en-US" w:eastAsia="zh-CN"/>
          </w:rPr>
          <w:t>. However, AOA showed much weaker changes than AOB, which contrasts our oth</w:t>
        </w:r>
      </w:ins>
      <w:ins w:id="68" w:author="Haitao Wang" w:date="2024-05-15T12:16:00Z">
        <w:r w:rsidR="00F50ACE">
          <w:rPr>
            <w:rFonts w:hint="eastAsia"/>
            <w:sz w:val="24"/>
            <w:szCs w:val="24"/>
            <w:lang w:val="en-US" w:eastAsia="zh-CN"/>
          </w:rPr>
          <w:t xml:space="preserve">er hypothesis that </w:t>
        </w:r>
        <w:r w:rsidR="00F50ACE" w:rsidRPr="00CD4B01">
          <w:rPr>
            <w:sz w:val="24"/>
            <w:szCs w:val="24"/>
          </w:rPr>
          <w:t>higher substrate affinity</w:t>
        </w:r>
        <w:r w:rsidR="00F50ACE">
          <w:rPr>
            <w:rFonts w:hint="eastAsia"/>
            <w:sz w:val="24"/>
            <w:szCs w:val="24"/>
            <w:lang w:eastAsia="zh-CN"/>
          </w:rPr>
          <w:t xml:space="preserve"> of AOA over AOB </w:t>
        </w:r>
      </w:ins>
      <w:ins w:id="69" w:author="Haitao Wang" w:date="2024-05-15T12:17:00Z">
        <w:r w:rsidR="00F50ACE">
          <w:rPr>
            <w:rFonts w:hint="eastAsia"/>
            <w:sz w:val="24"/>
            <w:szCs w:val="24"/>
            <w:lang w:eastAsia="zh-CN"/>
          </w:rPr>
          <w:t xml:space="preserve">leads to stronger responses. </w:t>
        </w:r>
      </w:ins>
      <w:commentRangeEnd w:id="27"/>
      <w:ins w:id="70" w:author="Haitao Wang" w:date="2024-05-15T12:20:00Z">
        <w:r w:rsidR="002913C9">
          <w:rPr>
            <w:rStyle w:val="Kommentarzeichen"/>
          </w:rPr>
          <w:commentReference w:id="27"/>
        </w:r>
      </w:ins>
    </w:p>
    <w:p w14:paraId="7066AC1A" w14:textId="5B3F46F6" w:rsidR="00F10D67" w:rsidRDefault="00F10D67" w:rsidP="00967EE9">
      <w:pPr>
        <w:spacing w:before="240" w:after="240" w:line="480" w:lineRule="auto"/>
        <w:rPr>
          <w:ins w:id="71" w:author="Haitao Wang" w:date="2024-05-14T17:57:00Z"/>
          <w:sz w:val="24"/>
          <w:szCs w:val="24"/>
          <w:lang w:eastAsia="zh-CN"/>
        </w:rPr>
      </w:pPr>
      <w:ins w:id="72" w:author="Haitao Wang" w:date="2024-05-14T17:57:00Z">
        <w:r>
          <w:rPr>
            <w:rFonts w:hint="eastAsia"/>
            <w:sz w:val="24"/>
            <w:szCs w:val="24"/>
            <w:lang w:eastAsia="zh-CN"/>
          </w:rPr>
          <w:t>Compare the methodology</w:t>
        </w:r>
      </w:ins>
      <w:ins w:id="73" w:author="Haitao Wang" w:date="2024-05-15T12:18:00Z">
        <w:r w:rsidR="00652D06">
          <w:rPr>
            <w:rFonts w:hint="eastAsia"/>
            <w:sz w:val="24"/>
            <w:szCs w:val="24"/>
            <w:lang w:eastAsia="zh-CN"/>
          </w:rPr>
          <w:t>, why different, which one is better, more accurate</w:t>
        </w:r>
      </w:ins>
    </w:p>
    <w:p w14:paraId="47F2DBDF" w14:textId="5319994D" w:rsidR="00F10D67" w:rsidRDefault="009A3504" w:rsidP="00967EE9">
      <w:pPr>
        <w:spacing w:before="240" w:after="240" w:line="480" w:lineRule="auto"/>
        <w:rPr>
          <w:ins w:id="74" w:author="Haitao Wang" w:date="2024-05-14T17:57:00Z"/>
          <w:sz w:val="24"/>
          <w:szCs w:val="24"/>
          <w:lang w:eastAsia="zh-CN"/>
        </w:rPr>
      </w:pPr>
      <w:ins w:id="75" w:author="Haitao Wang" w:date="2024-05-14T17:56:00Z">
        <w:r>
          <w:rPr>
            <w:rFonts w:hint="eastAsia"/>
            <w:sz w:val="24"/>
            <w:szCs w:val="24"/>
            <w:lang w:eastAsia="zh-CN"/>
          </w:rPr>
          <w:t>Expla</w:t>
        </w:r>
        <w:r w:rsidR="00F10D67">
          <w:rPr>
            <w:rFonts w:hint="eastAsia"/>
            <w:sz w:val="24"/>
            <w:szCs w:val="24"/>
            <w:lang w:eastAsia="zh-CN"/>
          </w:rPr>
          <w:t>in the found</w:t>
        </w:r>
      </w:ins>
      <w:ins w:id="76" w:author="Haitao Wang" w:date="2024-05-14T17:57:00Z">
        <w:r w:rsidR="00F10D67">
          <w:rPr>
            <w:rFonts w:hint="eastAsia"/>
            <w:sz w:val="24"/>
            <w:szCs w:val="24"/>
            <w:lang w:eastAsia="zh-CN"/>
          </w:rPr>
          <w:t xml:space="preserve"> pattern</w:t>
        </w:r>
      </w:ins>
      <w:ins w:id="77" w:author="Haitao Wang" w:date="2024-05-15T12:18:00Z">
        <w:r w:rsidR="00652D06">
          <w:rPr>
            <w:rFonts w:hint="eastAsia"/>
            <w:sz w:val="24"/>
            <w:szCs w:val="24"/>
            <w:lang w:eastAsia="zh-CN"/>
          </w:rPr>
          <w:t xml:space="preserve"> (RT-qPCR)</w:t>
        </w:r>
      </w:ins>
      <w:ins w:id="78" w:author="Haitao Wang" w:date="2024-05-14T17:57:00Z">
        <w:r w:rsidR="00F10D67">
          <w:rPr>
            <w:rFonts w:hint="eastAsia"/>
            <w:sz w:val="24"/>
            <w:szCs w:val="24"/>
            <w:lang w:eastAsia="zh-CN"/>
          </w:rPr>
          <w:t xml:space="preserve">. </w:t>
        </w:r>
      </w:ins>
    </w:p>
    <w:p w14:paraId="324B2FE7" w14:textId="268E9B91" w:rsidR="009A3504" w:rsidRDefault="00F10D67" w:rsidP="00967EE9">
      <w:pPr>
        <w:spacing w:before="240" w:after="240" w:line="480" w:lineRule="auto"/>
        <w:rPr>
          <w:ins w:id="79" w:author="Haitao Wang" w:date="2024-05-14T17:58:00Z"/>
          <w:sz w:val="24"/>
          <w:szCs w:val="24"/>
          <w:lang w:eastAsia="zh-CN"/>
        </w:rPr>
      </w:pPr>
      <w:ins w:id="80" w:author="Haitao Wang" w:date="2024-05-14T17:57:00Z">
        <w:r>
          <w:rPr>
            <w:rFonts w:hint="eastAsia"/>
            <w:sz w:val="24"/>
            <w:szCs w:val="24"/>
            <w:lang w:eastAsia="zh-CN"/>
          </w:rPr>
          <w:t>1) biomass, necromass, degradation, include DOC data.</w:t>
        </w:r>
      </w:ins>
    </w:p>
    <w:p w14:paraId="2325DD2F" w14:textId="5291C107" w:rsidR="00F10D67" w:rsidRDefault="00F10D67" w:rsidP="00967EE9">
      <w:pPr>
        <w:spacing w:before="240" w:after="240" w:line="480" w:lineRule="auto"/>
        <w:rPr>
          <w:ins w:id="81" w:author="Haitao Wang" w:date="2024-05-15T12:19:00Z"/>
          <w:sz w:val="24"/>
          <w:szCs w:val="24"/>
          <w:lang w:eastAsia="zh-CN"/>
        </w:rPr>
      </w:pPr>
      <w:ins w:id="82" w:author="Haitao Wang" w:date="2024-05-14T17:58:00Z">
        <w:r>
          <w:rPr>
            <w:rFonts w:hint="eastAsia"/>
            <w:sz w:val="24"/>
            <w:szCs w:val="24"/>
            <w:lang w:eastAsia="zh-CN"/>
          </w:rPr>
          <w:t>2) Other associated nitrogen-cycling microbes</w:t>
        </w:r>
      </w:ins>
    </w:p>
    <w:p w14:paraId="35D84E12" w14:textId="4E7A99A0" w:rsidR="00652D06" w:rsidRDefault="00652D06" w:rsidP="00967EE9">
      <w:pPr>
        <w:spacing w:before="240" w:after="240" w:line="480" w:lineRule="auto"/>
        <w:rPr>
          <w:ins w:id="83" w:author="Haitao Wang" w:date="2024-05-14T17:58:00Z"/>
          <w:sz w:val="24"/>
          <w:szCs w:val="24"/>
          <w:lang w:eastAsia="zh-CN"/>
        </w:rPr>
      </w:pPr>
      <w:ins w:id="84" w:author="Haitao Wang" w:date="2024-05-15T12:19:00Z">
        <w:r>
          <w:rPr>
            <w:rFonts w:hint="eastAsia"/>
            <w:sz w:val="24"/>
            <w:szCs w:val="24"/>
            <w:lang w:eastAsia="zh-CN"/>
          </w:rPr>
          <w:t>3) Other associated processes, the supporting data can be from metatranscriptomes</w:t>
        </w:r>
      </w:ins>
    </w:p>
    <w:p w14:paraId="56EBA038" w14:textId="0A67C15F" w:rsidR="00F10D67" w:rsidRDefault="00F10D67" w:rsidP="00967EE9">
      <w:pPr>
        <w:spacing w:before="240" w:after="240" w:line="480" w:lineRule="auto"/>
        <w:rPr>
          <w:ins w:id="85" w:author="Haitao Wang" w:date="2024-05-14T17:59:00Z"/>
          <w:sz w:val="24"/>
          <w:szCs w:val="24"/>
          <w:lang w:eastAsia="zh-CN"/>
        </w:rPr>
      </w:pPr>
      <w:ins w:id="86" w:author="Haitao Wang" w:date="2024-05-14T17:58:00Z">
        <w:r>
          <w:rPr>
            <w:rFonts w:hint="eastAsia"/>
            <w:sz w:val="24"/>
            <w:szCs w:val="24"/>
            <w:lang w:eastAsia="zh-CN"/>
          </w:rPr>
          <w:t>Comparison between the two si</w:t>
        </w:r>
      </w:ins>
      <w:ins w:id="87" w:author="Haitao Wang" w:date="2024-05-14T17:59:00Z">
        <w:r>
          <w:rPr>
            <w:rFonts w:hint="eastAsia"/>
            <w:sz w:val="24"/>
            <w:szCs w:val="24"/>
            <w:lang w:eastAsia="zh-CN"/>
          </w:rPr>
          <w:t xml:space="preserve">tes. </w:t>
        </w:r>
      </w:ins>
    </w:p>
    <w:p w14:paraId="6B0D22B6" w14:textId="72F3E3DF" w:rsidR="00F10D67" w:rsidRDefault="00F10D67" w:rsidP="00967EE9">
      <w:pPr>
        <w:spacing w:before="240" w:after="240" w:line="480" w:lineRule="auto"/>
        <w:rPr>
          <w:ins w:id="88" w:author="Haitao Wang" w:date="2024-05-14T17:59:00Z"/>
          <w:sz w:val="24"/>
          <w:szCs w:val="24"/>
          <w:lang w:eastAsia="zh-CN"/>
        </w:rPr>
      </w:pPr>
      <w:ins w:id="89" w:author="Haitao Wang" w:date="2024-05-14T17:59:00Z">
        <w:r>
          <w:rPr>
            <w:rFonts w:hint="eastAsia"/>
            <w:sz w:val="24"/>
            <w:szCs w:val="24"/>
            <w:lang w:eastAsia="zh-CN"/>
          </w:rPr>
          <w:t>Clade distribution in times of drought, in comparison to Wang et al., 2021</w:t>
        </w:r>
      </w:ins>
    </w:p>
    <w:p w14:paraId="4ED51204" w14:textId="3E5B1315" w:rsidR="00F10D67" w:rsidRDefault="00F10D67" w:rsidP="00967EE9">
      <w:pPr>
        <w:spacing w:before="240" w:after="240" w:line="480" w:lineRule="auto"/>
        <w:rPr>
          <w:ins w:id="90" w:author="Haitao Wang" w:date="2024-05-14T17:55:00Z"/>
          <w:sz w:val="24"/>
          <w:szCs w:val="24"/>
          <w:lang w:eastAsia="zh-CN"/>
        </w:rPr>
      </w:pPr>
      <w:ins w:id="91" w:author="Haitao Wang" w:date="2024-05-14T17:59:00Z">
        <w:r>
          <w:rPr>
            <w:rFonts w:hint="eastAsia"/>
            <w:sz w:val="24"/>
            <w:szCs w:val="24"/>
            <w:lang w:eastAsia="zh-CN"/>
          </w:rPr>
          <w:t>Conclusion</w:t>
        </w:r>
      </w:ins>
    </w:p>
    <w:p w14:paraId="0CE23C83" w14:textId="77777777" w:rsidR="009A3504" w:rsidRDefault="009A3504" w:rsidP="00967EE9">
      <w:pPr>
        <w:spacing w:before="240" w:after="240" w:line="480" w:lineRule="auto"/>
        <w:rPr>
          <w:ins w:id="92" w:author="Haitao Wang" w:date="2024-05-14T17:55:00Z"/>
          <w:sz w:val="24"/>
          <w:szCs w:val="24"/>
        </w:rPr>
      </w:pPr>
    </w:p>
    <w:p w14:paraId="5C49788A" w14:textId="3A1EE36C" w:rsidR="00150FE0" w:rsidRPr="002A49EF" w:rsidRDefault="005051E6" w:rsidP="00967EE9">
      <w:pPr>
        <w:spacing w:before="240" w:after="240" w:line="480" w:lineRule="auto"/>
        <w:rPr>
          <w:sz w:val="24"/>
          <w:szCs w:val="24"/>
        </w:rPr>
      </w:pPr>
      <w:r>
        <w:rPr>
          <w:sz w:val="24"/>
          <w:szCs w:val="24"/>
        </w:rPr>
        <w:t>In A</w:t>
      </w:r>
      <w:r w:rsidR="00967EE9" w:rsidRPr="002A49EF">
        <w:rPr>
          <w:sz w:val="24"/>
          <w:szCs w:val="24"/>
        </w:rPr>
        <w:t>pril,</w:t>
      </w:r>
      <w:r>
        <w:rPr>
          <w:sz w:val="24"/>
          <w:szCs w:val="24"/>
        </w:rPr>
        <w:t xml:space="preserve"> before the onset of the 2018 drought,</w:t>
      </w:r>
      <w:r w:rsidR="00967EE9" w:rsidRPr="002A49EF">
        <w:rPr>
          <w:sz w:val="24"/>
          <w:szCs w:val="24"/>
        </w:rPr>
        <w:t xml:space="preserve"> there was a peak in nitrogen fixation genes </w:t>
      </w:r>
      <w:r w:rsidR="00967EE9" w:rsidRPr="005051E6">
        <w:rPr>
          <w:i/>
          <w:sz w:val="24"/>
          <w:szCs w:val="24"/>
        </w:rPr>
        <w:t>ni</w:t>
      </w:r>
      <w:r w:rsidR="00967EE9" w:rsidRPr="007F0C9D">
        <w:rPr>
          <w:i/>
          <w:sz w:val="24"/>
          <w:szCs w:val="24"/>
        </w:rPr>
        <w:t>fK</w:t>
      </w:r>
      <w:r w:rsidR="00967EE9" w:rsidRPr="002A49EF">
        <w:rPr>
          <w:sz w:val="24"/>
          <w:szCs w:val="24"/>
        </w:rPr>
        <w:t xml:space="preserve"> and </w:t>
      </w:r>
      <w:r w:rsidR="00967EE9" w:rsidRPr="005051E6">
        <w:rPr>
          <w:i/>
          <w:sz w:val="24"/>
          <w:szCs w:val="24"/>
        </w:rPr>
        <w:t>ni</w:t>
      </w:r>
      <w:r w:rsidR="00967EE9" w:rsidRPr="007F0C9D">
        <w:rPr>
          <w:i/>
          <w:sz w:val="24"/>
          <w:szCs w:val="24"/>
        </w:rPr>
        <w:t>fH</w:t>
      </w:r>
      <w:r w:rsidR="00967EE9" w:rsidRPr="002A49EF">
        <w:rPr>
          <w:sz w:val="24"/>
          <w:szCs w:val="24"/>
        </w:rPr>
        <w:t xml:space="preserve"> in the PW site. Previous studies of nitrifying microbes in alpine fens </w:t>
      </w:r>
      <w:r w:rsidR="00967EE9" w:rsidRPr="002A49EF">
        <w:rPr>
          <w:sz w:val="24"/>
          <w:szCs w:val="24"/>
        </w:rPr>
        <w:lastRenderedPageBreak/>
        <w:t xml:space="preserve">of the Zoige Plateau found that </w:t>
      </w:r>
      <w:r w:rsidR="00967EE9" w:rsidRPr="005051E6">
        <w:rPr>
          <w:i/>
          <w:sz w:val="24"/>
          <w:szCs w:val="24"/>
        </w:rPr>
        <w:t>nif</w:t>
      </w:r>
      <w:r w:rsidR="00967EE9" w:rsidRPr="007F0C9D">
        <w:rPr>
          <w:i/>
          <w:sz w:val="24"/>
          <w:szCs w:val="24"/>
        </w:rPr>
        <w:t>H</w:t>
      </w:r>
      <w:r w:rsidR="00967EE9" w:rsidRPr="002A49EF">
        <w:rPr>
          <w:sz w:val="24"/>
          <w:szCs w:val="24"/>
        </w:rPr>
        <w:t xml:space="preserve"> gene copies were positively correlated with soil water content, and that </w:t>
      </w:r>
      <w:r w:rsidR="00967EE9" w:rsidRPr="005051E6">
        <w:rPr>
          <w:i/>
          <w:sz w:val="24"/>
          <w:szCs w:val="24"/>
        </w:rPr>
        <w:t>nif</w:t>
      </w:r>
      <w:r w:rsidR="00967EE9" w:rsidRPr="007F0C9D">
        <w:rPr>
          <w:i/>
          <w:sz w:val="24"/>
          <w:szCs w:val="24"/>
        </w:rPr>
        <w:t>D</w:t>
      </w:r>
      <w:r w:rsidR="00967EE9" w:rsidRPr="002A49EF">
        <w:rPr>
          <w:sz w:val="24"/>
          <w:szCs w:val="24"/>
        </w:rPr>
        <w:t xml:space="preserve"> gene copies decreased by 25% after the onset of an extreme drought </w:t>
      </w:r>
      <w:r w:rsidR="00967EE9" w:rsidRPr="002A49EF">
        <w:rPr>
          <w:sz w:val="24"/>
          <w:szCs w:val="24"/>
        </w:rPr>
        <w:fldChar w:fldCharType="begin"/>
      </w:r>
      <w:r w:rsidR="00650CEC">
        <w:rPr>
          <w:sz w:val="24"/>
          <w:szCs w:val="24"/>
        </w:rPr>
        <w:instrText xml:space="preserve"> ADDIN ZOTERO_ITEM CSL_CITATION {"citationID":"KBIjgKUN","properties":{"formattedCitation":"[35, 78]","plainCitation":"[35, 78]","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00967EE9" w:rsidRPr="002A49EF">
        <w:rPr>
          <w:sz w:val="24"/>
          <w:szCs w:val="24"/>
        </w:rPr>
        <w:fldChar w:fldCharType="separate"/>
      </w:r>
      <w:r w:rsidR="00650CEC" w:rsidRPr="00650CEC">
        <w:rPr>
          <w:sz w:val="24"/>
        </w:rPr>
        <w:t>[35, 78]</w:t>
      </w:r>
      <w:r w:rsidR="00967EE9" w:rsidRPr="002A49EF">
        <w:rPr>
          <w:sz w:val="24"/>
          <w:szCs w:val="24"/>
        </w:rPr>
        <w:fldChar w:fldCharType="end"/>
      </w:r>
      <w:r w:rsidR="00967EE9" w:rsidRPr="002A49EF">
        <w:rPr>
          <w:sz w:val="24"/>
          <w:szCs w:val="24"/>
        </w:rPr>
        <w:t xml:space="preserve">. </w:t>
      </w:r>
      <w:r w:rsidR="00D85E0B" w:rsidRPr="002A49EF">
        <w:rPr>
          <w:sz w:val="24"/>
          <w:szCs w:val="24"/>
        </w:rPr>
        <w:t xml:space="preserve">The evidence for higher nitrogen fixation rates under PW’s typical hydrological condition supports these previous findings, with the subsequent decrease in both </w:t>
      </w:r>
      <w:r w:rsidR="00D85E0B" w:rsidRPr="005051E6">
        <w:rPr>
          <w:i/>
          <w:sz w:val="24"/>
          <w:szCs w:val="24"/>
        </w:rPr>
        <w:t>nif</w:t>
      </w:r>
      <w:r w:rsidR="00D85E0B" w:rsidRPr="007F0C9D">
        <w:rPr>
          <w:i/>
          <w:sz w:val="24"/>
          <w:szCs w:val="24"/>
        </w:rPr>
        <w:t>K</w:t>
      </w:r>
      <w:r w:rsidR="00D85E0B" w:rsidRPr="002A49EF">
        <w:rPr>
          <w:sz w:val="24"/>
          <w:szCs w:val="24"/>
        </w:rPr>
        <w:t xml:space="preserve"> and </w:t>
      </w:r>
      <w:r w:rsidR="00D85E0B" w:rsidRPr="005051E6">
        <w:rPr>
          <w:i/>
          <w:sz w:val="24"/>
          <w:szCs w:val="24"/>
        </w:rPr>
        <w:t>ni</w:t>
      </w:r>
      <w:r w:rsidR="00D85E0B" w:rsidRPr="007F0C9D">
        <w:rPr>
          <w:i/>
          <w:sz w:val="24"/>
          <w:szCs w:val="24"/>
        </w:rPr>
        <w:t>fH</w:t>
      </w:r>
      <w:r w:rsidR="00D85E0B" w:rsidRPr="002A49EF">
        <w:rPr>
          <w:sz w:val="24"/>
          <w:szCs w:val="24"/>
        </w:rPr>
        <w:t xml:space="preserve"> genes after water table depression confirming the expected drought response of nitrogen fixing microbes to drought.</w:t>
      </w:r>
    </w:p>
    <w:p w14:paraId="13C5E834" w14:textId="679245A2" w:rsidR="0047442F" w:rsidRPr="002A49EF" w:rsidRDefault="003C33AE" w:rsidP="003C33AE">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sidR="005051E6">
        <w:rPr>
          <w:sz w:val="24"/>
          <w:szCs w:val="24"/>
        </w:rPr>
        <w:t>xygen into the peatland topsoil</w:t>
      </w:r>
      <w:r w:rsidRPr="002A49EF">
        <w:rPr>
          <w:sz w:val="24"/>
          <w:szCs w:val="24"/>
        </w:rPr>
        <w:t xml:space="preserve"> as the water table fell, as b</w:t>
      </w:r>
      <w:r w:rsidR="006F1134" w:rsidRPr="002A49EF">
        <w:rPr>
          <w:sz w:val="24"/>
          <w:szCs w:val="24"/>
        </w:rPr>
        <w:t>oth groups are obligate aerobes</w:t>
      </w:r>
      <w:r w:rsidR="00533F7D" w:rsidRPr="002A49EF">
        <w:rPr>
          <w:sz w:val="24"/>
          <w:szCs w:val="24"/>
        </w:rPr>
        <w:t xml:space="preserve">. </w:t>
      </w:r>
      <w:commentRangeStart w:id="93"/>
      <w:r w:rsidRPr="002A49EF">
        <w:rPr>
          <w:sz w:val="24"/>
          <w:szCs w:val="24"/>
        </w:rPr>
        <w:t>Further, active microbial biomass (proxied by RNA content) was at its maximum in August, suggesting that the increase in AOA and AOB activity could be in response to the greater overall microbial abundance</w:t>
      </w:r>
      <w:r w:rsidR="006B51AE" w:rsidRPr="002A49EF">
        <w:rPr>
          <w:sz w:val="24"/>
          <w:szCs w:val="24"/>
        </w:rPr>
        <w:t>, although RNA content</w:t>
      </w:r>
      <w:r w:rsidR="0047442F" w:rsidRPr="002A49EF">
        <w:rPr>
          <w:sz w:val="24"/>
          <w:szCs w:val="24"/>
        </w:rPr>
        <w:t xml:space="preserve"> in the soil</w:t>
      </w:r>
      <w:r w:rsidR="006B51AE" w:rsidRPr="002A49EF">
        <w:rPr>
          <w:sz w:val="24"/>
          <w:szCs w:val="24"/>
        </w:rPr>
        <w:t xml:space="preserve"> was not significantly dynamic in either site</w:t>
      </w:r>
      <w:r w:rsidR="0047442F" w:rsidRPr="002A49EF">
        <w:rPr>
          <w:sz w:val="24"/>
          <w:szCs w:val="24"/>
        </w:rPr>
        <w:t xml:space="preserve">. </w:t>
      </w:r>
      <w:commentRangeEnd w:id="93"/>
      <w:r w:rsidR="00AA21D4">
        <w:rPr>
          <w:rStyle w:val="Kommentarzeichen"/>
        </w:rPr>
        <w:commentReference w:id="93"/>
      </w:r>
    </w:p>
    <w:p w14:paraId="6A46CE33" w14:textId="087D3920" w:rsidR="00F42C3E" w:rsidRPr="002A49EF" w:rsidRDefault="0047442F" w:rsidP="003C33AE">
      <w:pPr>
        <w:spacing w:before="240" w:after="240" w:line="480" w:lineRule="auto"/>
        <w:rPr>
          <w:sz w:val="24"/>
          <w:szCs w:val="24"/>
        </w:rPr>
      </w:pPr>
      <w:commentRangeStart w:id="94"/>
      <w:r w:rsidRPr="002A49EF">
        <w:rPr>
          <w:sz w:val="24"/>
          <w:szCs w:val="24"/>
        </w:rPr>
        <w:t xml:space="preserve">Another potential explanation for the increase in </w:t>
      </w:r>
      <w:r w:rsidRPr="005051E6">
        <w:rPr>
          <w:i/>
          <w:sz w:val="24"/>
          <w:szCs w:val="24"/>
        </w:rPr>
        <w:t>amo</w:t>
      </w:r>
      <w:r w:rsidRPr="002A49EF">
        <w:rPr>
          <w:sz w:val="24"/>
          <w:szCs w:val="24"/>
        </w:rPr>
        <w:t xml:space="preserve"> transcripts in the PW site is the introduction of novel ammonia sources due to the water table d</w:t>
      </w:r>
      <w:r w:rsidR="005051E6">
        <w:rPr>
          <w:sz w:val="24"/>
          <w:szCs w:val="24"/>
        </w:rPr>
        <w:t>epression</w:t>
      </w:r>
      <w:r w:rsidRPr="002A49EF">
        <w:rPr>
          <w:sz w:val="24"/>
          <w:szCs w:val="24"/>
        </w:rPr>
        <w:t xml:space="preserve"> and corresponding state change from anoxic to oxic sediments. Beyond the increase in microbial biomass, there is also evidence for a decrease in microbial necromass, as evidenced by the significant decrease in bacterial </w:t>
      </w:r>
      <w:r w:rsidRPr="005051E6">
        <w:rPr>
          <w:i/>
          <w:sz w:val="24"/>
          <w:szCs w:val="24"/>
        </w:rPr>
        <w:t>amo</w:t>
      </w:r>
      <w:r w:rsidRPr="007F0C9D">
        <w:rPr>
          <w:i/>
          <w:sz w:val="24"/>
          <w:szCs w:val="24"/>
        </w:rPr>
        <w:t>A</w:t>
      </w:r>
      <w:r w:rsidRPr="002A49EF">
        <w:rPr>
          <w:sz w:val="24"/>
          <w:szCs w:val="24"/>
        </w:rPr>
        <w:t xml:space="preserve"> DNA copies from April to October (despite the increase in transcription activity from B-</w:t>
      </w:r>
      <w:r w:rsidRPr="005051E6">
        <w:rPr>
          <w:i/>
          <w:sz w:val="24"/>
          <w:szCs w:val="24"/>
        </w:rPr>
        <w:t>amo</w:t>
      </w:r>
      <w:r w:rsidRPr="007F0C9D">
        <w:rPr>
          <w:i/>
          <w:sz w:val="24"/>
          <w:szCs w:val="24"/>
        </w:rPr>
        <w:t>A</w:t>
      </w:r>
      <w:r w:rsidRPr="002A49EF">
        <w:rPr>
          <w:sz w:val="24"/>
          <w:szCs w:val="24"/>
        </w:rPr>
        <w:t xml:space="preserve"> within the same time period). Bacterial necromass has been found to constitute 11-27% of soil nitrogen, primarily within the muramic acids of peptidoglycan cell walls</w:t>
      </w:r>
      <w:r w:rsidR="003131D9" w:rsidRPr="002A49EF">
        <w:rPr>
          <w:sz w:val="24"/>
          <w:szCs w:val="24"/>
        </w:rPr>
        <w:t xml:space="preserve"> </w:t>
      </w:r>
      <w:r w:rsidR="003131D9" w:rsidRPr="002A49EF">
        <w:rPr>
          <w:sz w:val="24"/>
          <w:szCs w:val="24"/>
        </w:rPr>
        <w:fldChar w:fldCharType="begin"/>
      </w:r>
      <w:r w:rsidR="00650CEC">
        <w:rPr>
          <w:sz w:val="24"/>
          <w:szCs w:val="24"/>
        </w:rPr>
        <w:instrText xml:space="preserve"> ADDIN ZOTERO_ITEM CSL_CITATION {"citationID":"dTzwKsCJ","properties":{"formattedCitation":"[79]","plainCitation":"[79]","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w:instrText>
      </w:r>
      <w:r w:rsidR="00650CEC">
        <w:rPr>
          <w:rFonts w:hint="eastAsia"/>
          <w:sz w:val="24"/>
          <w:szCs w:val="24"/>
        </w:rPr>
        <w:instrText>scaling, to demonstrate a suit of strategies for quantitating the contribution of microbe</w:instrText>
      </w:r>
      <w:r w:rsidR="00650CEC">
        <w:rPr>
          <w:rFonts w:hint="eastAsia"/>
          <w:sz w:val="24"/>
          <w:szCs w:val="24"/>
        </w:rPr>
        <w:instrText>‐</w:instrText>
      </w:r>
      <w:r w:rsidR="00650CEC">
        <w:rPr>
          <w:rFonts w:hint="eastAsia"/>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650CEC">
        <w:rPr>
          <w:rFonts w:hint="eastAsia"/>
          <w:sz w:val="24"/>
          <w:szCs w:val="24"/>
        </w:rPr>
        <w:instrText>‐</w:instrText>
      </w:r>
      <w:r w:rsidR="00650CEC">
        <w:rPr>
          <w:rFonts w:hint="eastAsia"/>
          <w:sz w:val="24"/>
          <w:szCs w:val="24"/>
        </w:rPr>
        <w:instrText>generation field management requires promoting microbial biomass formation and necromass preservation to maintain healthy soils, ecosystems, and climate. Our analyses have important imp</w:instrText>
      </w:r>
      <w:r w:rsidR="00650CEC">
        <w:rPr>
          <w:sz w:val="24"/>
          <w:szCs w:val="24"/>
        </w:rPr>
        <w:instrText xml:space="preserve">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sidRPr="002A49EF">
        <w:rPr>
          <w:sz w:val="24"/>
          <w:szCs w:val="24"/>
        </w:rPr>
        <w:fldChar w:fldCharType="separate"/>
      </w:r>
      <w:r w:rsidR="00650CEC" w:rsidRPr="00650CEC">
        <w:rPr>
          <w:sz w:val="24"/>
        </w:rPr>
        <w:t>[79]</w:t>
      </w:r>
      <w:r w:rsidR="003131D9" w:rsidRPr="002A49EF">
        <w:rPr>
          <w:sz w:val="24"/>
          <w:szCs w:val="24"/>
        </w:rPr>
        <w:fldChar w:fldCharType="end"/>
      </w:r>
      <w:r w:rsidR="003131D9" w:rsidRPr="002A49EF">
        <w:rPr>
          <w:sz w:val="24"/>
          <w:szCs w:val="24"/>
        </w:rPr>
        <w:t xml:space="preserve">. While there is </w:t>
      </w:r>
      <w:r w:rsidR="003131D9" w:rsidRPr="002A49EF">
        <w:rPr>
          <w:sz w:val="24"/>
          <w:szCs w:val="24"/>
        </w:rPr>
        <w:lastRenderedPageBreak/>
        <w:t xml:space="preserve">evidence that decomposition of these proteins contributes between 65 and 95% of soil organic nitrogen fluxes, preliminary studies </w:t>
      </w:r>
      <w:r w:rsidR="005051E6">
        <w:rPr>
          <w:sz w:val="24"/>
          <w:szCs w:val="24"/>
        </w:rPr>
        <w:t xml:space="preserve">in meso-oxic soils </w:t>
      </w:r>
      <w:r w:rsidR="003131D9" w:rsidRPr="002A49EF">
        <w:rPr>
          <w:sz w:val="24"/>
          <w:szCs w:val="24"/>
        </w:rPr>
        <w:t>indicate that drought is not a significant factor in muramic nitrogen decomposition</w:t>
      </w:r>
      <w:r w:rsidR="005051E6">
        <w:rPr>
          <w:sz w:val="24"/>
          <w:szCs w:val="24"/>
        </w:rPr>
        <w:t>; however,</w:t>
      </w:r>
      <w:r w:rsidR="003131D9" w:rsidRPr="002A49EF">
        <w:rPr>
          <w:sz w:val="24"/>
          <w:szCs w:val="24"/>
        </w:rPr>
        <w:t xml:space="preserve"> high temperatures do correspond to significant increases in necromass nitrogen mineralization </w:t>
      </w:r>
      <w:r w:rsidR="003131D9" w:rsidRPr="002A49EF">
        <w:rPr>
          <w:sz w:val="24"/>
          <w:szCs w:val="24"/>
        </w:rPr>
        <w:fldChar w:fldCharType="begin"/>
      </w:r>
      <w:r w:rsidR="00650CEC">
        <w:rPr>
          <w:sz w:val="24"/>
          <w:szCs w:val="24"/>
        </w:rPr>
        <w:instrText xml:space="preserve"> ADDIN ZOTERO_ITEM CSL_CITATION {"citationID":"Yi7dZ8Pj","properties":{"formattedCitation":"[80\\uc0\\u8211{}82]","plainCitation":"[80–82]","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w:instrText>
      </w:r>
      <w:r w:rsidR="00650CEC">
        <w:rPr>
          <w:rFonts w:hint="eastAsia"/>
          <w:sz w:val="24"/>
          <w:szCs w:val="24"/>
        </w:rPr>
        <w:instrText>on microbial necromass are poorly understood despite their critical role in the cycling and sequestration of soil carbon (C) and nutrients. Here, we conducted a meta</w:instrText>
      </w:r>
      <w:r w:rsidR="00650CEC">
        <w:rPr>
          <w:rFonts w:hint="eastAsia"/>
          <w:sz w:val="24"/>
          <w:szCs w:val="24"/>
        </w:rPr>
        <w:instrText>‐</w:instrText>
      </w:r>
      <w:r w:rsidR="00650CEC">
        <w:rPr>
          <w:rFonts w:hint="eastAsia"/>
          <w:sz w:val="24"/>
          <w:szCs w:val="24"/>
        </w:rPr>
        <w:instrText xml:space="preserve">analysis to reveal general patterns of the effects of nutrient addition, warming, eCO\n  </w:instrText>
      </w:r>
      <w:r w:rsidR="00650CEC">
        <w:rPr>
          <w:sz w:val="24"/>
          <w:szCs w:val="24"/>
        </w:rPr>
        <w:instrText xml:space="preserve">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w:instrText>
      </w:r>
      <w:r w:rsidR="00650CEC">
        <w:rPr>
          <w:rFonts w:hint="eastAsia"/>
          <w:sz w:val="24"/>
          <w:szCs w:val="24"/>
        </w:rPr>
        <w:instrText>:"Abstract\n            \n              Microbial</w:instrText>
      </w:r>
      <w:r w:rsidR="00650CEC">
        <w:rPr>
          <w:rFonts w:hint="eastAsia"/>
          <w:sz w:val="24"/>
          <w:szCs w:val="24"/>
        </w:rPr>
        <w:instrText>‐</w:instrText>
      </w:r>
      <w:r w:rsidR="00650CEC">
        <w:rPr>
          <w:rFonts w:hint="eastAsia"/>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650CEC">
        <w:rPr>
          <w:rFonts w:hint="eastAsia"/>
          <w:sz w:val="24"/>
          <w:szCs w:val="24"/>
        </w:rPr>
        <w:instrText>‐</w:instrText>
      </w:r>
      <w:r w:rsidR="00650CEC">
        <w:rPr>
          <w:rFonts w:hint="eastAsia"/>
          <w:sz w:val="24"/>
          <w:szCs w:val="24"/>
        </w:rPr>
        <w:instrText>labeled bacterial and fungal necromass under optimum moisture con</w:instrText>
      </w:r>
      <w:r w:rsidR="00650CEC">
        <w:rPr>
          <w:sz w:val="24"/>
          <w:szCs w:val="24"/>
        </w:rPr>
        <w:instrText>ditions at 10°C, 15°C, and 25°C. We developed a new\n              15\n              N tracing model to calculate the production and mineralization rates of necromass N. Our results showed that bacterial and fungal necromass N had similar mineralization r</w:instrText>
      </w:r>
      <w:r w:rsidR="00650CEC">
        <w:rPr>
          <w:rFonts w:hint="eastAsia"/>
          <w:sz w:val="24"/>
          <w:szCs w:val="24"/>
        </w:rPr>
        <w:instrText>ates, despite their contrasting chemistry. Most bacterial and fungal necromass\n              15\n              N was recovered in the mineral</w:instrText>
      </w:r>
      <w:r w:rsidR="00650CEC">
        <w:rPr>
          <w:rFonts w:hint="eastAsia"/>
          <w:sz w:val="24"/>
          <w:szCs w:val="24"/>
        </w:rPr>
        <w:instrText>‐</w:instrText>
      </w:r>
      <w:r w:rsidR="00650CEC">
        <w:rPr>
          <w:rFonts w:hint="eastAsia"/>
          <w:sz w:val="24"/>
          <w:szCs w:val="24"/>
        </w:rPr>
        <w:instrText>associated organic matter fraction through microbial anabolism, suggesting that mineral association plays an imp</w:instrText>
      </w:r>
      <w:r w:rsidR="00650CEC">
        <w:rPr>
          <w:sz w:val="24"/>
          <w:szCs w:val="24"/>
        </w:rPr>
        <w:instrText xml:space="preserve">ortant role in stabilizing necromass N in soil, independently of necromass chemistry. Elevated temperature significantly increased the accumulation of necromass N in soil, due to the relatively higher microbial turnover and production of necromass N with </w:instrText>
      </w:r>
      <w:r w:rsidR="00650CEC">
        <w:rPr>
          <w:rFonts w:hint="eastAsia"/>
          <w:sz w:val="24"/>
          <w:szCs w:val="24"/>
        </w:rPr>
        <w:instrText>increasing temperature than the increases in microbial necromass N mineralization. In conclusion, we found elevated temperature may increase the contribution of microbial necromass N to mineral</w:instrText>
      </w:r>
      <w:r w:rsidR="00650CEC">
        <w:rPr>
          <w:rFonts w:hint="eastAsia"/>
          <w:sz w:val="24"/>
          <w:szCs w:val="24"/>
        </w:rPr>
        <w:instrText>‐</w:instrText>
      </w:r>
      <w:r w:rsidR="00650CEC">
        <w:rPr>
          <w:rFonts w:hint="eastAsia"/>
          <w:sz w:val="24"/>
          <w:szCs w:val="24"/>
        </w:rPr>
        <w:instrText xml:space="preserve">stabilized soil organic N.","container-title":"Global Change </w:instrText>
      </w:r>
      <w:r w:rsidR="00650CEC">
        <w:rPr>
          <w:sz w:val="24"/>
          <w:szCs w:val="24"/>
        </w:rPr>
        <w:instrText xml:space="preserve">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sidRPr="002A49EF">
        <w:rPr>
          <w:sz w:val="24"/>
          <w:szCs w:val="24"/>
        </w:rPr>
        <w:fldChar w:fldCharType="separate"/>
      </w:r>
      <w:r w:rsidR="00650CEC" w:rsidRPr="00650CEC">
        <w:rPr>
          <w:sz w:val="24"/>
          <w:szCs w:val="24"/>
        </w:rPr>
        <w:t>[80–82]</w:t>
      </w:r>
      <w:r w:rsidR="003131D9" w:rsidRPr="002A49EF">
        <w:rPr>
          <w:sz w:val="24"/>
          <w:szCs w:val="24"/>
        </w:rPr>
        <w:fldChar w:fldCharType="end"/>
      </w:r>
      <w:r w:rsidR="003131D9" w:rsidRPr="002A49EF">
        <w:rPr>
          <w:sz w:val="24"/>
          <w:szCs w:val="24"/>
        </w:rPr>
        <w:t xml:space="preserve">. </w:t>
      </w:r>
      <w:r w:rsidR="005051E6">
        <w:rPr>
          <w:sz w:val="24"/>
          <w:szCs w:val="24"/>
        </w:rPr>
        <w:t xml:space="preserve">It could be the case that in anoxic soils, the shift to an oxic state due to drought is enough of a destabilization to trigger muramic nitrogen decomposition. </w:t>
      </w:r>
      <w:r w:rsidR="003131D9" w:rsidRPr="002A49EF">
        <w:rPr>
          <w:sz w:val="24"/>
          <w:szCs w:val="24"/>
        </w:rPr>
        <w:t>The evidence for microbial necromass decomposition after the shift in hydrological state from anoxic to oxic, combined with the decrease in activity from nitrogen fixation genes and increase in A-</w:t>
      </w:r>
      <w:r w:rsidR="003131D9" w:rsidRPr="005051E6">
        <w:rPr>
          <w:i/>
          <w:sz w:val="24"/>
          <w:szCs w:val="24"/>
        </w:rPr>
        <w:t>amo</w:t>
      </w:r>
      <w:r w:rsidR="003131D9" w:rsidRPr="007F0C9D">
        <w:rPr>
          <w:i/>
          <w:sz w:val="24"/>
          <w:szCs w:val="24"/>
        </w:rPr>
        <w:t>A</w:t>
      </w:r>
      <w:r w:rsidR="003131D9" w:rsidRPr="002A49EF">
        <w:rPr>
          <w:sz w:val="24"/>
          <w:szCs w:val="24"/>
        </w:rPr>
        <w:t xml:space="preserve"> and B-</w:t>
      </w:r>
      <w:r w:rsidR="003131D9" w:rsidRPr="005051E6">
        <w:rPr>
          <w:i/>
          <w:sz w:val="24"/>
          <w:szCs w:val="24"/>
        </w:rPr>
        <w:t>amo</w:t>
      </w:r>
      <w:r w:rsidR="003131D9" w:rsidRPr="007F0C9D">
        <w:rPr>
          <w:i/>
          <w:sz w:val="24"/>
          <w:szCs w:val="24"/>
        </w:rPr>
        <w:t>A</w:t>
      </w:r>
      <w:r w:rsidR="003131D9" w:rsidRPr="002A49EF">
        <w:rPr>
          <w:sz w:val="24"/>
          <w:szCs w:val="24"/>
        </w:rPr>
        <w:t xml:space="preserve"> copy numbers, indicates the possibility that the ammonia oxidizers are utilizing novel nitrogen sources </w:t>
      </w:r>
      <w:r w:rsidR="0077676A" w:rsidRPr="002A49EF">
        <w:rPr>
          <w:sz w:val="24"/>
          <w:szCs w:val="24"/>
        </w:rPr>
        <w:t>in their</w:t>
      </w:r>
      <w:r w:rsidR="00F42C3E" w:rsidRPr="002A49EF">
        <w:rPr>
          <w:sz w:val="24"/>
          <w:szCs w:val="24"/>
        </w:rPr>
        <w:t xml:space="preserve"> newly oxygen-rich environment.</w:t>
      </w:r>
      <w:commentRangeEnd w:id="94"/>
      <w:r w:rsidR="00844E02">
        <w:rPr>
          <w:rStyle w:val="Kommentarzeichen"/>
        </w:rPr>
        <w:commentReference w:id="94"/>
      </w:r>
    </w:p>
    <w:p w14:paraId="4F09B453" w14:textId="4D252FF8" w:rsidR="00F42C3E" w:rsidRPr="002A49EF" w:rsidRDefault="00F42C3E" w:rsidP="003C33AE">
      <w:pPr>
        <w:spacing w:before="240" w:after="240" w:line="480" w:lineRule="auto"/>
        <w:rPr>
          <w:sz w:val="24"/>
          <w:szCs w:val="24"/>
        </w:rPr>
      </w:pPr>
      <w:commentRangeStart w:id="95"/>
      <w:commentRangeStart w:id="96"/>
      <w:commentRangeStart w:id="97"/>
      <w:r w:rsidRPr="002A49EF">
        <w:rPr>
          <w:sz w:val="24"/>
          <w:szCs w:val="24"/>
        </w:rPr>
        <w:t xml:space="preserve">The decrease in microbial necromass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necromass due to drought-forced soil oxidation leaving fewer ‘ghost’ DNA copies that are then identified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is not biased by drought-driven degradation of remnant DNA copies. </w:t>
      </w:r>
      <w:commentRangeEnd w:id="95"/>
      <w:r w:rsidR="00844E02">
        <w:rPr>
          <w:rStyle w:val="Kommentarzeichen"/>
        </w:rPr>
        <w:commentReference w:id="95"/>
      </w:r>
      <w:commentRangeEnd w:id="96"/>
      <w:r w:rsidR="00844E02">
        <w:rPr>
          <w:rStyle w:val="Kommentarzeichen"/>
        </w:rPr>
        <w:commentReference w:id="96"/>
      </w:r>
      <w:commentRangeEnd w:id="97"/>
      <w:r w:rsidR="00B47B58">
        <w:rPr>
          <w:rStyle w:val="Kommentarzeichen"/>
        </w:rPr>
        <w:commentReference w:id="97"/>
      </w:r>
    </w:p>
    <w:p w14:paraId="6CBF8B3B" w14:textId="56D9C610" w:rsidR="009F7899" w:rsidRPr="002A49EF" w:rsidRDefault="0077676A" w:rsidP="003C33AE">
      <w:pPr>
        <w:spacing w:before="240" w:after="240" w:line="480" w:lineRule="auto"/>
        <w:rPr>
          <w:sz w:val="24"/>
          <w:szCs w:val="24"/>
        </w:rPr>
      </w:pPr>
      <w:r w:rsidRPr="002A49EF">
        <w:rPr>
          <w:sz w:val="24"/>
          <w:szCs w:val="24"/>
        </w:rPr>
        <w:t xml:space="preserve">In addition to decaying </w:t>
      </w:r>
      <w:r w:rsidR="009F7CA5" w:rsidRPr="002A49EF">
        <w:rPr>
          <w:sz w:val="24"/>
          <w:szCs w:val="24"/>
        </w:rPr>
        <w:t xml:space="preserve">microbial </w:t>
      </w:r>
      <w:r w:rsidRPr="002A49EF">
        <w:rPr>
          <w:sz w:val="24"/>
          <w:szCs w:val="24"/>
        </w:rPr>
        <w:t xml:space="preserve">necromass, </w:t>
      </w:r>
      <w:r w:rsidR="009F7CA5" w:rsidRPr="002A49EF">
        <w:rPr>
          <w:sz w:val="24"/>
          <w:szCs w:val="24"/>
        </w:rPr>
        <w:t xml:space="preserve">increases in phenol oxidase under drought conditions in peatlands has been found to be an enzymatic latch increasing hydrolases activity and increasing peat degradation </w:t>
      </w:r>
      <w:r w:rsidR="009F7CA5" w:rsidRPr="002A49EF">
        <w:rPr>
          <w:sz w:val="24"/>
          <w:szCs w:val="24"/>
        </w:rPr>
        <w:fldChar w:fldCharType="begin"/>
      </w:r>
      <w:r w:rsidR="00650CEC">
        <w:rPr>
          <w:sz w:val="24"/>
          <w:szCs w:val="24"/>
        </w:rPr>
        <w:instrText xml:space="preserve"> ADDIN ZOTERO_ITEM CSL_CITATION {"citationID":"3eXyD6rD","properties":{"formattedCitation":"[83, 84]","plainCitation":"[83, 84]","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sidRPr="002A49EF">
        <w:rPr>
          <w:sz w:val="24"/>
          <w:szCs w:val="24"/>
        </w:rPr>
        <w:fldChar w:fldCharType="separate"/>
      </w:r>
      <w:r w:rsidR="00650CEC" w:rsidRPr="00650CEC">
        <w:rPr>
          <w:sz w:val="24"/>
        </w:rPr>
        <w:t>[83, 84]</w:t>
      </w:r>
      <w:r w:rsidR="009F7CA5" w:rsidRPr="002A49EF">
        <w:rPr>
          <w:sz w:val="24"/>
          <w:szCs w:val="24"/>
        </w:rPr>
        <w:fldChar w:fldCharType="end"/>
      </w:r>
      <w:r w:rsidR="009F7CA5" w:rsidRPr="002A49EF">
        <w:rPr>
          <w:sz w:val="24"/>
          <w:szCs w:val="24"/>
        </w:rPr>
        <w:t xml:space="preserve">. </w:t>
      </w:r>
      <w:r w:rsidR="009946E0" w:rsidRPr="002A49EF">
        <w:rPr>
          <w:sz w:val="24"/>
          <w:szCs w:val="24"/>
        </w:rPr>
        <w:t xml:space="preserve">The average total nitrogen </w:t>
      </w:r>
      <w:r w:rsidR="009946E0" w:rsidRPr="002A49EF">
        <w:rPr>
          <w:sz w:val="24"/>
          <w:szCs w:val="24"/>
        </w:rPr>
        <w:lastRenderedPageBreak/>
        <w:t xml:space="preserve">concentration in northern herbaceous peat (such as that in both the CW and PW sites) is 1.7%; however, due to the history of drainage and subsequent degradation in both sites, the total nitrogen in the peat soils was likely much lower </w:t>
      </w:r>
      <w:r w:rsidR="009946E0" w:rsidRPr="002A49EF">
        <w:rPr>
          <w:sz w:val="24"/>
          <w:szCs w:val="24"/>
        </w:rPr>
        <w:fldChar w:fldCharType="begin"/>
      </w:r>
      <w:r w:rsidR="00650CEC">
        <w:rPr>
          <w:sz w:val="24"/>
          <w:szCs w:val="24"/>
        </w:rPr>
        <w:instrText xml:space="preserve"> ADDIN ZOTERO_ITEM CSL_CITATION {"citationID":"J0pp8kAH","properties":{"formattedCitation":"[85]","plainCitation":"[85]","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sidRPr="002A49EF">
        <w:rPr>
          <w:sz w:val="24"/>
          <w:szCs w:val="24"/>
        </w:rPr>
        <w:fldChar w:fldCharType="separate"/>
      </w:r>
      <w:r w:rsidR="00650CEC" w:rsidRPr="00650CEC">
        <w:rPr>
          <w:sz w:val="24"/>
        </w:rPr>
        <w:t>[85]</w:t>
      </w:r>
      <w:r w:rsidR="009946E0" w:rsidRPr="002A49EF">
        <w:rPr>
          <w:sz w:val="24"/>
          <w:szCs w:val="24"/>
        </w:rPr>
        <w:fldChar w:fldCharType="end"/>
      </w:r>
      <w:r w:rsidR="009946E0" w:rsidRPr="002A49EF">
        <w:rPr>
          <w:sz w:val="24"/>
          <w:szCs w:val="24"/>
        </w:rPr>
        <w:t>. In spite of the history of drainage, it is likely that the total nitrogen content in the peat soils was released as the increase in oxygen triggered the hydrolases trophic latch</w:t>
      </w:r>
      <w:r w:rsidR="00FD0C91" w:rsidRPr="002A49EF">
        <w:rPr>
          <w:sz w:val="24"/>
          <w:szCs w:val="24"/>
        </w:rPr>
        <w:t xml:space="preserve">. Correspondingly, there was a significant flux in th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FD0C91" w:rsidRPr="002A49EF">
        <w:rPr>
          <w:sz w:val="24"/>
          <w:szCs w:val="24"/>
        </w:rPr>
        <w:t>content in the PW soil over the samp</w:t>
      </w:r>
      <w:r w:rsidR="009F7899" w:rsidRPr="002A49EF">
        <w:rPr>
          <w:sz w:val="24"/>
          <w:szCs w:val="24"/>
        </w:rPr>
        <w:t xml:space="preserve">ling period, with a significantly lower volume </w:t>
      </w:r>
      <w:r w:rsidR="00FD0C91" w:rsidRPr="002A49EF">
        <w:rPr>
          <w:sz w:val="24"/>
          <w:szCs w:val="24"/>
        </w:rPr>
        <w:t xml:space="preserve">in April and August compared to October, supporting the evidence that </w:t>
      </w:r>
      <w:r w:rsidR="009F7899" w:rsidRPr="002A49EF">
        <w:rPr>
          <w:sz w:val="24"/>
          <w:szCs w:val="24"/>
        </w:rPr>
        <w:t>the ammonium substrate was utilized by AOA and AOB during this time</w:t>
      </w:r>
      <w:r w:rsidR="00FD0C91" w:rsidRPr="002A49EF">
        <w:rPr>
          <w:sz w:val="24"/>
          <w:szCs w:val="24"/>
        </w:rPr>
        <w:t>.</w:t>
      </w:r>
    </w:p>
    <w:p w14:paraId="49FDF108" w14:textId="0AC8EFDD" w:rsidR="00D85E0B" w:rsidRPr="002A49EF" w:rsidRDefault="00D85E0B" w:rsidP="003C33AE">
      <w:pPr>
        <w:spacing w:before="240" w:after="240" w:line="480" w:lineRule="auto"/>
        <w:rPr>
          <w:sz w:val="24"/>
          <w:szCs w:val="24"/>
        </w:rPr>
      </w:pPr>
      <w:commentRangeStart w:id="98"/>
      <w:r w:rsidRPr="002A49EF">
        <w:rPr>
          <w:sz w:val="24"/>
          <w:szCs w:val="24"/>
        </w:rPr>
        <w:t xml:space="preserve">The lack of dynamicism of </w:t>
      </w:r>
      <w:r w:rsidRPr="004B7CF6">
        <w:rPr>
          <w:i/>
          <w:sz w:val="24"/>
          <w:szCs w:val="24"/>
        </w:rPr>
        <w:t>amo</w:t>
      </w:r>
      <w:r w:rsidRPr="00A50513">
        <w:rPr>
          <w:i/>
          <w:sz w:val="24"/>
          <w:szCs w:val="24"/>
        </w:rPr>
        <w:t>ABC</w:t>
      </w:r>
      <w:r w:rsidRPr="002A49EF">
        <w:rPr>
          <w:sz w:val="24"/>
          <w:szCs w:val="24"/>
        </w:rPr>
        <w:t xml:space="preserve"> in the metatranscriptomic dataset compared</w:t>
      </w:r>
      <w:r w:rsidR="004B7CF6">
        <w:rPr>
          <w:sz w:val="24"/>
          <w:szCs w:val="24"/>
        </w:rPr>
        <w:t xml:space="preserve"> to the results of quantiative </w:t>
      </w:r>
      <w:r w:rsidRPr="002A49EF">
        <w:rPr>
          <w:sz w:val="24"/>
          <w:szCs w:val="24"/>
        </w:rPr>
        <w:t xml:space="preserve">PCR could be attributed to </w:t>
      </w:r>
      <w:r w:rsidR="0073613C" w:rsidRPr="002A49EF">
        <w:rPr>
          <w:sz w:val="24"/>
          <w:szCs w:val="24"/>
        </w:rPr>
        <w:t xml:space="preserve">characteristics of </w:t>
      </w:r>
      <w:commentRangeStart w:id="99"/>
      <w:r w:rsidR="0073613C" w:rsidRPr="002A49EF">
        <w:rPr>
          <w:sz w:val="24"/>
          <w:szCs w:val="24"/>
        </w:rPr>
        <w:t xml:space="preserve">the SILVA database </w:t>
      </w:r>
      <w:commentRangeEnd w:id="99"/>
      <w:r w:rsidR="00844E02">
        <w:rPr>
          <w:rStyle w:val="Kommentarzeichen"/>
        </w:rPr>
        <w:commentReference w:id="99"/>
      </w:r>
      <w:r w:rsidR="0073613C" w:rsidRPr="002A49EF">
        <w:rPr>
          <w:sz w:val="24"/>
          <w:szCs w:val="24"/>
        </w:rPr>
        <w:t xml:space="preserve">that was used for taxonomic assignment. The qPCR of the RNA products indicated higher abundances of bacterial </w:t>
      </w:r>
      <w:r w:rsidR="0073613C" w:rsidRPr="004B7CF6">
        <w:rPr>
          <w:i/>
          <w:sz w:val="24"/>
          <w:szCs w:val="24"/>
        </w:rPr>
        <w:t>amo</w:t>
      </w:r>
      <w:r w:rsidR="0073613C" w:rsidRPr="00A50513">
        <w:rPr>
          <w:i/>
          <w:sz w:val="24"/>
          <w:szCs w:val="24"/>
        </w:rPr>
        <w:t>A</w:t>
      </w:r>
      <w:r w:rsidR="0073613C" w:rsidRPr="002A49EF">
        <w:rPr>
          <w:sz w:val="24"/>
          <w:szCs w:val="24"/>
        </w:rPr>
        <w:t xml:space="preserve"> gene copies as compared to archaeal copies on the scale of an order of magnitude (10⁷ vs. 10⁸) throughout the entire study period. In contrast, the metatranscriptomic dataset </w:t>
      </w:r>
      <w:r w:rsidR="008A2173" w:rsidRPr="002A49EF">
        <w:rPr>
          <w:sz w:val="24"/>
          <w:szCs w:val="24"/>
        </w:rPr>
        <w:t xml:space="preserve">had no presence of AOB-assigned SSU RNA in either site for the months of June and August (Supplementary Fig. 5). This suggests that the resolution of the SILVA database is too low to identify bacterial </w:t>
      </w:r>
      <w:r w:rsidR="008A2173" w:rsidRPr="004B7CF6">
        <w:rPr>
          <w:i/>
          <w:sz w:val="24"/>
          <w:szCs w:val="24"/>
        </w:rPr>
        <w:t>amo</w:t>
      </w:r>
      <w:r w:rsidR="008A2173" w:rsidRPr="00A50513">
        <w:rPr>
          <w:i/>
          <w:sz w:val="24"/>
          <w:szCs w:val="24"/>
        </w:rPr>
        <w:t xml:space="preserve">ABC </w:t>
      </w:r>
      <w:r w:rsidR="008A2173" w:rsidRPr="002A49EF">
        <w:rPr>
          <w:sz w:val="24"/>
          <w:szCs w:val="24"/>
        </w:rPr>
        <w:t xml:space="preserve">copies, likely due to their sequence similarity and taxonomic proximity to methanotrophic </w:t>
      </w:r>
      <w:r w:rsidR="008A2173" w:rsidRPr="004B7CF6">
        <w:rPr>
          <w:i/>
          <w:sz w:val="24"/>
          <w:szCs w:val="24"/>
        </w:rPr>
        <w:t>pmo</w:t>
      </w:r>
      <w:r w:rsidR="008A2173" w:rsidRPr="00A50513">
        <w:rPr>
          <w:i/>
          <w:sz w:val="24"/>
          <w:szCs w:val="24"/>
        </w:rPr>
        <w:t>AB</w:t>
      </w:r>
      <w:r w:rsidR="008A2173" w:rsidRPr="002A49EF">
        <w:rPr>
          <w:sz w:val="24"/>
          <w:szCs w:val="24"/>
        </w:rPr>
        <w:t xml:space="preserve"> genes </w:t>
      </w:r>
      <w:r w:rsidR="008A2173" w:rsidRPr="002A49EF">
        <w:rPr>
          <w:sz w:val="24"/>
          <w:szCs w:val="24"/>
        </w:rPr>
        <w:fldChar w:fldCharType="begin"/>
      </w:r>
      <w:r w:rsidR="00650CEC">
        <w:rPr>
          <w:sz w:val="24"/>
          <w:szCs w:val="24"/>
        </w:rPr>
        <w:instrText xml:space="preserve"> ADDIN ZOTERO_ITEM CSL_CITATION {"citationID":"u4UgWdyo","properties":{"formattedCitation":"[86]","plainCitation":"[86]","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8A2173" w:rsidRPr="002A49EF">
        <w:rPr>
          <w:sz w:val="24"/>
          <w:szCs w:val="24"/>
        </w:rPr>
        <w:fldChar w:fldCharType="separate"/>
      </w:r>
      <w:r w:rsidR="00650CEC" w:rsidRPr="00650CEC">
        <w:rPr>
          <w:sz w:val="24"/>
        </w:rPr>
        <w:t>[86]</w:t>
      </w:r>
      <w:r w:rsidR="008A2173" w:rsidRPr="002A49EF">
        <w:rPr>
          <w:sz w:val="24"/>
          <w:szCs w:val="24"/>
        </w:rPr>
        <w:fldChar w:fldCharType="end"/>
      </w:r>
      <w:r w:rsidR="008A2173" w:rsidRPr="002A49EF">
        <w:rPr>
          <w:sz w:val="24"/>
          <w:szCs w:val="24"/>
        </w:rPr>
        <w:t xml:space="preserve">. Although RT-qPCR copies of archaeal </w:t>
      </w:r>
      <w:r w:rsidR="008A2173" w:rsidRPr="004B7CF6">
        <w:rPr>
          <w:i/>
          <w:sz w:val="24"/>
          <w:szCs w:val="24"/>
        </w:rPr>
        <w:t>amo</w:t>
      </w:r>
      <w:r w:rsidR="008A2173" w:rsidRPr="00A50513">
        <w:rPr>
          <w:i/>
          <w:sz w:val="24"/>
          <w:szCs w:val="24"/>
        </w:rPr>
        <w:t>A</w:t>
      </w:r>
      <w:r w:rsidR="008A2173" w:rsidRPr="002A49EF">
        <w:rPr>
          <w:sz w:val="24"/>
          <w:szCs w:val="24"/>
        </w:rPr>
        <w:t xml:space="preserve"> still significantly increased during the drought period in the PW site, the shift was much less drastic than in the more-abundance bacterial </w:t>
      </w:r>
      <w:r w:rsidR="008A2173" w:rsidRPr="004B7CF6">
        <w:rPr>
          <w:i/>
          <w:sz w:val="24"/>
          <w:szCs w:val="24"/>
        </w:rPr>
        <w:t>amo</w:t>
      </w:r>
      <w:r w:rsidR="008A2173" w:rsidRPr="00A50513">
        <w:rPr>
          <w:i/>
          <w:sz w:val="24"/>
          <w:szCs w:val="24"/>
        </w:rPr>
        <w:t>A</w:t>
      </w:r>
      <w:r w:rsidR="008A2173" w:rsidRPr="002A49EF">
        <w:rPr>
          <w:sz w:val="24"/>
          <w:szCs w:val="24"/>
        </w:rPr>
        <w:t xml:space="preserve">. Therefore, it is likely that the inability to identify AOB SSUs in both the June and August subsequently decreased the resolution of metatranscriptomic </w:t>
      </w:r>
      <w:r w:rsidR="008A2173" w:rsidRPr="004B7CF6">
        <w:rPr>
          <w:i/>
          <w:sz w:val="24"/>
          <w:szCs w:val="24"/>
        </w:rPr>
        <w:t>amo</w:t>
      </w:r>
      <w:r w:rsidR="008A2173" w:rsidRPr="00A50513">
        <w:rPr>
          <w:i/>
          <w:sz w:val="24"/>
          <w:szCs w:val="24"/>
        </w:rPr>
        <w:t>ABC</w:t>
      </w:r>
      <w:r w:rsidR="008A2173" w:rsidRPr="002A49EF">
        <w:rPr>
          <w:sz w:val="24"/>
          <w:szCs w:val="24"/>
        </w:rPr>
        <w:t xml:space="preserve"> analysis. Further improvement of database </w:t>
      </w:r>
      <w:r w:rsidR="004B7CF6">
        <w:rPr>
          <w:sz w:val="24"/>
          <w:szCs w:val="24"/>
        </w:rPr>
        <w:t>specificity</w:t>
      </w:r>
      <w:r w:rsidR="008A2173" w:rsidRPr="002A49EF">
        <w:rPr>
          <w:sz w:val="24"/>
          <w:szCs w:val="24"/>
        </w:rPr>
        <w:t xml:space="preserve"> to differentiate between bacterial </w:t>
      </w:r>
      <w:r w:rsidR="008A2173" w:rsidRPr="004B7CF6">
        <w:rPr>
          <w:i/>
          <w:sz w:val="24"/>
          <w:szCs w:val="24"/>
        </w:rPr>
        <w:t>amo</w:t>
      </w:r>
      <w:r w:rsidR="008A2173" w:rsidRPr="002A49EF">
        <w:rPr>
          <w:sz w:val="24"/>
          <w:szCs w:val="24"/>
        </w:rPr>
        <w:t xml:space="preserve"> and </w:t>
      </w:r>
      <w:r w:rsidR="008A2173" w:rsidRPr="004B7CF6">
        <w:rPr>
          <w:i/>
          <w:sz w:val="24"/>
          <w:szCs w:val="24"/>
        </w:rPr>
        <w:t>pmo</w:t>
      </w:r>
      <w:r w:rsidR="008A2173" w:rsidRPr="002A49EF">
        <w:rPr>
          <w:sz w:val="24"/>
          <w:szCs w:val="24"/>
        </w:rPr>
        <w:t xml:space="preserve"> could decrease the </w:t>
      </w:r>
      <w:r w:rsidR="008A2173" w:rsidRPr="002A49EF">
        <w:rPr>
          <w:sz w:val="24"/>
          <w:szCs w:val="24"/>
        </w:rPr>
        <w:lastRenderedPageBreak/>
        <w:t xml:space="preserve">discrepancies between quantiative and metatranscriptomic methods in analyzing </w:t>
      </w:r>
      <w:r w:rsidR="008A2173" w:rsidRPr="004B7CF6">
        <w:rPr>
          <w:i/>
          <w:sz w:val="24"/>
          <w:szCs w:val="24"/>
        </w:rPr>
        <w:t>amo</w:t>
      </w:r>
      <w:r w:rsidR="008A2173" w:rsidRPr="002A49EF">
        <w:rPr>
          <w:sz w:val="24"/>
          <w:szCs w:val="24"/>
        </w:rPr>
        <w:t xml:space="preserve"> fluxes.</w:t>
      </w:r>
      <w:commentRangeEnd w:id="98"/>
      <w:r w:rsidR="00AF38EB">
        <w:rPr>
          <w:rStyle w:val="Kommentarzeichen"/>
        </w:rPr>
        <w:commentReference w:id="98"/>
      </w:r>
    </w:p>
    <w:p w14:paraId="77C4C404" w14:textId="643C5E80" w:rsidR="006713EF" w:rsidRPr="002A49EF" w:rsidRDefault="006713EF" w:rsidP="003C33AE">
      <w:pPr>
        <w:spacing w:before="240" w:after="240" w:line="480" w:lineRule="auto"/>
        <w:rPr>
          <w:sz w:val="24"/>
          <w:szCs w:val="24"/>
        </w:rPr>
      </w:pPr>
      <w:r w:rsidRPr="002A49EF">
        <w:rPr>
          <w:sz w:val="24"/>
          <w:szCs w:val="24"/>
        </w:rPr>
        <w:t xml:space="preserve">In October, the metatranscriptomic data displayed a significant increase in the </w:t>
      </w:r>
      <w:r w:rsidRPr="004B7CF6">
        <w:rPr>
          <w:i/>
          <w:sz w:val="24"/>
          <w:szCs w:val="24"/>
        </w:rPr>
        <w:t>nir</w:t>
      </w:r>
      <w:r w:rsidRPr="00A50513">
        <w:rPr>
          <w:i/>
          <w:sz w:val="24"/>
          <w:szCs w:val="24"/>
        </w:rPr>
        <w:t>B</w:t>
      </w:r>
      <w:r w:rsidRPr="002A49EF">
        <w:rPr>
          <w:sz w:val="24"/>
          <w:szCs w:val="24"/>
        </w:rPr>
        <w:t xml:space="preserve"> and </w:t>
      </w:r>
      <w:r w:rsidRPr="004B7CF6">
        <w:rPr>
          <w:i/>
          <w:sz w:val="24"/>
          <w:szCs w:val="24"/>
        </w:rPr>
        <w:t>nas</w:t>
      </w:r>
      <w:r w:rsidRPr="00A50513">
        <w:rPr>
          <w:i/>
          <w:sz w:val="24"/>
          <w:szCs w:val="24"/>
        </w:rPr>
        <w:t>A</w:t>
      </w:r>
      <w:r w:rsidRPr="002A49EF">
        <w:rPr>
          <w:sz w:val="24"/>
          <w:szCs w:val="24"/>
        </w:rPr>
        <w:t xml:space="preserve"> genes. While the </w:t>
      </w:r>
      <w:r w:rsidRPr="004B7CF6">
        <w:rPr>
          <w:i/>
          <w:sz w:val="24"/>
          <w:szCs w:val="24"/>
        </w:rPr>
        <w:t>nas</w:t>
      </w:r>
      <w:r w:rsidRPr="00A50513">
        <w:rPr>
          <w:i/>
          <w:sz w:val="24"/>
          <w:szCs w:val="24"/>
        </w:rPr>
        <w:t>A</w:t>
      </w:r>
      <w:r w:rsidRPr="002A49EF">
        <w:rPr>
          <w:sz w:val="24"/>
          <w:szCs w:val="24"/>
        </w:rPr>
        <w:t xml:space="preserve"> gene is obligatory for nitrate assimilation </w:t>
      </w:r>
      <w:r w:rsidR="00F16768" w:rsidRPr="002A49EF">
        <w:rPr>
          <w:sz w:val="24"/>
          <w:szCs w:val="24"/>
        </w:rPr>
        <w:fldChar w:fldCharType="begin"/>
      </w:r>
      <w:r w:rsidR="00650CEC">
        <w:rPr>
          <w:sz w:val="24"/>
          <w:szCs w:val="24"/>
        </w:rPr>
        <w:instrText xml:space="preserve"> ADDIN ZOTERO_ITEM CSL_CITATION {"citationID":"CdbhduEr","properties":{"formattedCitation":"[87]","plainCitation":"[87]","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sidRPr="002A49EF">
        <w:rPr>
          <w:sz w:val="24"/>
          <w:szCs w:val="24"/>
        </w:rPr>
        <w:fldChar w:fldCharType="separate"/>
      </w:r>
      <w:r w:rsidR="00650CEC" w:rsidRPr="00650CEC">
        <w:rPr>
          <w:sz w:val="24"/>
        </w:rPr>
        <w:t>[87]</w:t>
      </w:r>
      <w:r w:rsidR="00F16768" w:rsidRPr="002A49EF">
        <w:rPr>
          <w:sz w:val="24"/>
          <w:szCs w:val="24"/>
        </w:rPr>
        <w:fldChar w:fldCharType="end"/>
      </w:r>
      <w:r w:rsidR="00F16768" w:rsidRPr="002A49EF">
        <w:rPr>
          <w:sz w:val="24"/>
          <w:szCs w:val="24"/>
        </w:rPr>
        <w:t xml:space="preserve">, </w:t>
      </w:r>
      <w:r w:rsidR="00F16768" w:rsidRPr="004B7CF6">
        <w:rPr>
          <w:i/>
          <w:sz w:val="24"/>
          <w:szCs w:val="24"/>
        </w:rPr>
        <w:t>nir</w:t>
      </w:r>
      <w:r w:rsidR="00F16768" w:rsidRPr="00A50513">
        <w:rPr>
          <w:i/>
          <w:sz w:val="24"/>
          <w:szCs w:val="24"/>
        </w:rPr>
        <w:t>B</w:t>
      </w:r>
      <w:r w:rsidR="00F16768" w:rsidRPr="002A49EF">
        <w:rPr>
          <w:sz w:val="24"/>
          <w:szCs w:val="24"/>
        </w:rPr>
        <w:t xml:space="preserve"> codes for both dissimilatory and assimilatory nitrate/nitrite reduction </w:t>
      </w:r>
      <w:r w:rsidR="00F16768" w:rsidRPr="002A49EF">
        <w:rPr>
          <w:sz w:val="24"/>
          <w:szCs w:val="24"/>
        </w:rPr>
        <w:fldChar w:fldCharType="begin"/>
      </w:r>
      <w:r w:rsidR="00650CEC">
        <w:rPr>
          <w:sz w:val="24"/>
          <w:szCs w:val="24"/>
        </w:rPr>
        <w:instrText xml:space="preserve"> ADDIN ZOTERO_ITEM CSL_CITATION {"citationID":"p5Kodws2","properties":{"formattedCitation":"[88]","plainCitation":"[88]","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sidRPr="002A49EF">
        <w:rPr>
          <w:sz w:val="24"/>
          <w:szCs w:val="24"/>
        </w:rPr>
        <w:fldChar w:fldCharType="separate"/>
      </w:r>
      <w:r w:rsidR="00650CEC" w:rsidRPr="00650CEC">
        <w:rPr>
          <w:sz w:val="24"/>
        </w:rPr>
        <w:t>[88]</w:t>
      </w:r>
      <w:r w:rsidR="00F16768" w:rsidRPr="002A49EF">
        <w:rPr>
          <w:sz w:val="24"/>
          <w:szCs w:val="24"/>
        </w:rPr>
        <w:fldChar w:fldCharType="end"/>
      </w:r>
      <w:r w:rsidR="00F16768" w:rsidRPr="002A49EF">
        <w:rPr>
          <w:sz w:val="24"/>
          <w:szCs w:val="24"/>
        </w:rPr>
        <w:t xml:space="preserve">. However, due to the lack of shifts in other DNRA markers (particularly the DNRA-exclusive </w:t>
      </w:r>
      <w:r w:rsidR="00F16768" w:rsidRPr="004B7CF6">
        <w:rPr>
          <w:i/>
          <w:sz w:val="24"/>
          <w:szCs w:val="24"/>
        </w:rPr>
        <w:t>nrf</w:t>
      </w:r>
      <w:r w:rsidR="00F16768" w:rsidRPr="00A50513">
        <w:rPr>
          <w:i/>
          <w:sz w:val="24"/>
          <w:szCs w:val="24"/>
        </w:rPr>
        <w:t>A</w:t>
      </w:r>
      <w:r w:rsidR="00F16768" w:rsidRPr="002A49EF">
        <w:rPr>
          <w:sz w:val="24"/>
          <w:szCs w:val="24"/>
        </w:rPr>
        <w:t xml:space="preserve"> gene), it is likely that the observed increase in </w:t>
      </w:r>
      <w:r w:rsidR="00F16768" w:rsidRPr="004B7CF6">
        <w:rPr>
          <w:i/>
          <w:sz w:val="24"/>
          <w:szCs w:val="24"/>
        </w:rPr>
        <w:t>ni</w:t>
      </w:r>
      <w:r w:rsidR="00F16768" w:rsidRPr="00A50513">
        <w:rPr>
          <w:i/>
          <w:sz w:val="24"/>
          <w:szCs w:val="24"/>
        </w:rPr>
        <w:t>rB</w:t>
      </w:r>
      <w:r w:rsidR="00F16768" w:rsidRPr="002A49EF">
        <w:rPr>
          <w:sz w:val="24"/>
          <w:szCs w:val="24"/>
        </w:rPr>
        <w:t xml:space="preserve"> corresponds to an uptick in ANRA rather than DNRA. Both </w:t>
      </w:r>
      <w:r w:rsidR="00F16768" w:rsidRPr="004B7CF6">
        <w:rPr>
          <w:i/>
          <w:sz w:val="24"/>
          <w:szCs w:val="24"/>
        </w:rPr>
        <w:t>nir</w:t>
      </w:r>
      <w:r w:rsidR="00F16768" w:rsidRPr="00A50513">
        <w:rPr>
          <w:i/>
          <w:sz w:val="24"/>
          <w:szCs w:val="24"/>
        </w:rPr>
        <w:t>B</w:t>
      </w:r>
      <w:r w:rsidR="00F16768" w:rsidRPr="002A49EF">
        <w:rPr>
          <w:sz w:val="24"/>
          <w:szCs w:val="24"/>
        </w:rPr>
        <w:t xml:space="preserve"> and </w:t>
      </w:r>
      <w:r w:rsidR="00F16768" w:rsidRPr="004B7CF6">
        <w:rPr>
          <w:i/>
          <w:sz w:val="24"/>
          <w:szCs w:val="24"/>
        </w:rPr>
        <w:t>nas</w:t>
      </w:r>
      <w:r w:rsidR="00F16768" w:rsidRPr="00A50513">
        <w:rPr>
          <w:i/>
          <w:sz w:val="24"/>
          <w:szCs w:val="24"/>
        </w:rPr>
        <w:t>A</w:t>
      </w:r>
      <w:r w:rsidR="00F16768" w:rsidRPr="002A49EF">
        <w:rPr>
          <w:sz w:val="24"/>
          <w:szCs w:val="24"/>
        </w:rPr>
        <w:t xml:space="preserve"> facilitate cytoplasmic nitrite and nitrate reduction (respectively) requiring the synthesis of a [4Fe-4S] cluster </w:t>
      </w:r>
      <w:r w:rsidR="00F16768" w:rsidRPr="002A49EF">
        <w:rPr>
          <w:sz w:val="24"/>
          <w:szCs w:val="24"/>
        </w:rPr>
        <w:fldChar w:fldCharType="begin"/>
      </w:r>
      <w:r w:rsidR="00650CEC">
        <w:rPr>
          <w:sz w:val="24"/>
          <w:szCs w:val="24"/>
        </w:rPr>
        <w:instrText xml:space="preserve"> ADDIN ZOTERO_ITEM CSL_CITATION {"citationID":"b0CKNGgW","properties":{"formattedCitation":"[89]","plainCitation":"[89]","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sidRPr="002A49EF">
        <w:rPr>
          <w:sz w:val="24"/>
          <w:szCs w:val="24"/>
        </w:rPr>
        <w:fldChar w:fldCharType="separate"/>
      </w:r>
      <w:r w:rsidR="00650CEC" w:rsidRPr="00650CEC">
        <w:rPr>
          <w:sz w:val="24"/>
        </w:rPr>
        <w:t>[89]</w:t>
      </w:r>
      <w:r w:rsidR="00F16768" w:rsidRPr="002A49EF">
        <w:rPr>
          <w:sz w:val="24"/>
          <w:szCs w:val="24"/>
        </w:rPr>
        <w:fldChar w:fldCharType="end"/>
      </w:r>
      <w:r w:rsidR="00F16768" w:rsidRPr="002A49EF">
        <w:rPr>
          <w:sz w:val="24"/>
          <w:szCs w:val="24"/>
        </w:rPr>
        <w:t xml:space="preserve">. </w:t>
      </w:r>
      <w:r w:rsidR="004F1FD9" w:rsidRPr="002A49EF">
        <w:rPr>
          <w:sz w:val="24"/>
          <w:szCs w:val="24"/>
        </w:rPr>
        <w:t xml:space="preserve">Drained fens that had been subject to soil desiccation often have large pools of iron upon rewetting; fluctuating water tables in these ecosystems facilitates iron-redox which has the potential to mineralize organic matter </w:t>
      </w:r>
      <w:r w:rsidR="004F1FD9" w:rsidRPr="002A49EF">
        <w:rPr>
          <w:sz w:val="24"/>
          <w:szCs w:val="24"/>
        </w:rPr>
        <w:fldChar w:fldCharType="begin"/>
      </w:r>
      <w:r w:rsidR="00650CEC">
        <w:rPr>
          <w:sz w:val="24"/>
          <w:szCs w:val="24"/>
        </w:rPr>
        <w:instrText xml:space="preserve"> ADDIN ZOTERO_ITEM CSL_CITATION {"citationID":"K7EyOr68","properties":{"formattedCitation":"[90]","plainCitation":"[90]","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sidRPr="002A49EF">
        <w:rPr>
          <w:sz w:val="24"/>
          <w:szCs w:val="24"/>
        </w:rPr>
        <w:fldChar w:fldCharType="separate"/>
      </w:r>
      <w:r w:rsidR="00650CEC" w:rsidRPr="00650CEC">
        <w:rPr>
          <w:sz w:val="24"/>
        </w:rPr>
        <w:t>[90]</w:t>
      </w:r>
      <w:r w:rsidR="004F1FD9" w:rsidRPr="002A49EF">
        <w:rPr>
          <w:sz w:val="24"/>
          <w:szCs w:val="24"/>
        </w:rPr>
        <w:fldChar w:fldCharType="end"/>
      </w:r>
      <w:r w:rsidR="004F1FD9" w:rsidRPr="002A49EF">
        <w:rPr>
          <w:sz w:val="24"/>
          <w:szCs w:val="24"/>
        </w:rPr>
        <w:t xml:space="preserve">. </w:t>
      </w:r>
      <w:r w:rsidR="00E638D6" w:rsidRPr="002A49EF">
        <w:rPr>
          <w:sz w:val="24"/>
          <w:szCs w:val="24"/>
        </w:rPr>
        <w:t>T</w:t>
      </w:r>
      <w:r w:rsidR="002371FA" w:rsidRPr="002A49EF">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sidRPr="002A49EF">
        <w:rPr>
          <w:sz w:val="24"/>
          <w:szCs w:val="24"/>
        </w:rPr>
        <w:fldChar w:fldCharType="begin"/>
      </w:r>
      <w:r w:rsidR="00650CEC">
        <w:rPr>
          <w:sz w:val="24"/>
          <w:szCs w:val="24"/>
        </w:rPr>
        <w:instrText xml:space="preserve"> ADDIN ZOTERO_ITEM CSL_CITATION {"citationID":"Nh6tz82q","properties":{"formattedCitation":"[91, 92]","plainCitation":"[91, 92]","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sidRPr="002A49EF">
        <w:rPr>
          <w:sz w:val="24"/>
          <w:szCs w:val="24"/>
        </w:rPr>
        <w:fldChar w:fldCharType="separate"/>
      </w:r>
      <w:r w:rsidR="00650CEC" w:rsidRPr="00650CEC">
        <w:rPr>
          <w:sz w:val="24"/>
        </w:rPr>
        <w:t>[91, 92]</w:t>
      </w:r>
      <w:r w:rsidR="002371FA" w:rsidRPr="002A49EF">
        <w:rPr>
          <w:sz w:val="24"/>
          <w:szCs w:val="24"/>
        </w:rPr>
        <w:fldChar w:fldCharType="end"/>
      </w:r>
      <w:r w:rsidR="002371FA" w:rsidRPr="002A49EF">
        <w:rPr>
          <w:sz w:val="24"/>
          <w:szCs w:val="24"/>
        </w:rPr>
        <w:t>.</w:t>
      </w:r>
      <w:r w:rsidR="00222868"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sidRPr="002A49EF">
        <w:rPr>
          <w:sz w:val="24"/>
          <w:szCs w:val="24"/>
        </w:rPr>
        <w:t xml:space="preserve">It is unclear why bacterial and archaeal </w:t>
      </w:r>
      <w:r w:rsidR="001C5F88" w:rsidRPr="004B7CF6">
        <w:rPr>
          <w:i/>
          <w:sz w:val="24"/>
          <w:szCs w:val="24"/>
        </w:rPr>
        <w:t>amo</w:t>
      </w:r>
      <w:r w:rsidR="001C5F88" w:rsidRPr="00A50513">
        <w:rPr>
          <w:i/>
          <w:sz w:val="24"/>
          <w:szCs w:val="24"/>
        </w:rPr>
        <w:t>A</w:t>
      </w:r>
      <w:r w:rsidR="001C5F88" w:rsidRPr="002A49EF">
        <w:rPr>
          <w:sz w:val="24"/>
          <w:szCs w:val="24"/>
        </w:rPr>
        <w:t xml:space="preserve"> </w:t>
      </w:r>
      <w:r w:rsidR="00967EE9" w:rsidRPr="002A49EF">
        <w:rPr>
          <w:sz w:val="24"/>
          <w:szCs w:val="24"/>
        </w:rPr>
        <w:t xml:space="preserve">transcription </w:t>
      </w:r>
      <w:r w:rsidR="001C5F88" w:rsidRPr="002A49EF">
        <w:rPr>
          <w:sz w:val="24"/>
          <w:szCs w:val="24"/>
        </w:rPr>
        <w:t xml:space="preserve">decreased during October from their August peak, given the </w:t>
      </w:r>
      <w:r w:rsidR="00967EE9" w:rsidRPr="002A49EF">
        <w:rPr>
          <w:sz w:val="24"/>
          <w:szCs w:val="24"/>
        </w:rPr>
        <w:t xml:space="preserve">positive </w:t>
      </w:r>
      <w:r w:rsidR="001C5F88" w:rsidRPr="002A49EF">
        <w:rPr>
          <w:sz w:val="24"/>
          <w:szCs w:val="24"/>
        </w:rPr>
        <w:t xml:space="preserve">flux of availabl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1C5F88" w:rsidRPr="002A49EF">
        <w:rPr>
          <w:sz w:val="24"/>
          <w:szCs w:val="24"/>
        </w:rPr>
        <w:t xml:space="preserve">substrate in the soil. Perhaps this decrease in activity was also in response to the precipitation on the day of sampling </w:t>
      </w:r>
      <w:r w:rsidR="001C5F88" w:rsidRPr="002A49EF">
        <w:rPr>
          <w:sz w:val="24"/>
          <w:szCs w:val="24"/>
        </w:rPr>
        <w:lastRenderedPageBreak/>
        <w:t xml:space="preserve">temporarily reducing the oxygen content in the top soil, hemming ammonia oxidation activity. It is also possible that nitrate concentrations in the fen soil was high enough that </w:t>
      </w:r>
      <w:r w:rsidR="001C5F88" w:rsidRPr="004B7CF6">
        <w:rPr>
          <w:i/>
          <w:sz w:val="24"/>
          <w:szCs w:val="24"/>
        </w:rPr>
        <w:t>nir</w:t>
      </w:r>
      <w:r w:rsidR="001C5F88" w:rsidRPr="00A50513">
        <w:rPr>
          <w:i/>
          <w:sz w:val="24"/>
          <w:szCs w:val="24"/>
        </w:rPr>
        <w:t>B</w:t>
      </w:r>
      <w:r w:rsidR="001C5F88" w:rsidRPr="002A49EF">
        <w:rPr>
          <w:sz w:val="24"/>
          <w:szCs w:val="24"/>
        </w:rPr>
        <w:t xml:space="preserve"> activity contributed only to biomass synthesis, rather than </w:t>
      </w:r>
      <w:r w:rsidR="00E638D6" w:rsidRPr="002A49EF">
        <w:rPr>
          <w:sz w:val="24"/>
          <w:szCs w:val="24"/>
        </w:rPr>
        <w:t xml:space="preserve">producing ammonia that is available for further oxidation </w:t>
      </w:r>
      <w:r w:rsidR="00E638D6" w:rsidRPr="002A49EF">
        <w:rPr>
          <w:sz w:val="24"/>
          <w:szCs w:val="24"/>
        </w:rPr>
        <w:fldChar w:fldCharType="begin"/>
      </w:r>
      <w:r w:rsidR="00650CEC">
        <w:rPr>
          <w:sz w:val="24"/>
          <w:szCs w:val="24"/>
        </w:rPr>
        <w:instrText xml:space="preserve"> ADDIN ZOTERO_ITEM CSL_CITATION {"citationID":"aecR1cMJ","properties":{"formattedCitation":"[93]","plainCitation":"[93]","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sidRPr="002A49EF">
        <w:rPr>
          <w:sz w:val="24"/>
          <w:szCs w:val="24"/>
        </w:rPr>
        <w:fldChar w:fldCharType="separate"/>
      </w:r>
      <w:r w:rsidR="00650CEC" w:rsidRPr="00650CEC">
        <w:rPr>
          <w:sz w:val="24"/>
        </w:rPr>
        <w:t>[93]</w:t>
      </w:r>
      <w:r w:rsidR="00E638D6" w:rsidRPr="002A49EF">
        <w:rPr>
          <w:sz w:val="24"/>
          <w:szCs w:val="24"/>
        </w:rPr>
        <w:fldChar w:fldCharType="end"/>
      </w:r>
      <w:r w:rsidR="00E638D6" w:rsidRPr="002A49EF">
        <w:rPr>
          <w:sz w:val="24"/>
          <w:szCs w:val="24"/>
        </w:rPr>
        <w:t xml:space="preserve">. </w:t>
      </w:r>
      <w:r w:rsidR="00222868" w:rsidRPr="002A49EF">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77783FB6" w14:textId="79EBE6A7" w:rsidR="00CF5899" w:rsidRPr="002A49EF" w:rsidRDefault="00CF5899" w:rsidP="003C33AE">
      <w:pPr>
        <w:spacing w:before="240" w:after="240" w:line="480" w:lineRule="auto"/>
        <w:rPr>
          <w:sz w:val="24"/>
          <w:szCs w:val="24"/>
        </w:rPr>
      </w:pPr>
      <w:commentRangeStart w:id="100"/>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commentRangeEnd w:id="100"/>
      <w:r w:rsidR="009A3504">
        <w:rPr>
          <w:rStyle w:val="Kommentarzeichen"/>
        </w:rPr>
        <w:commentReference w:id="100"/>
      </w:r>
    </w:p>
    <w:p w14:paraId="69FC96F7" w14:textId="46AD04A5" w:rsidR="00CF5899" w:rsidRPr="002A49EF" w:rsidRDefault="00CF5899" w:rsidP="00CF5899">
      <w:pPr>
        <w:widowControl w:val="0"/>
        <w:spacing w:before="240" w:after="240" w:line="480" w:lineRule="auto"/>
        <w:rPr>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650CEC">
        <w:rPr>
          <w:sz w:val="24"/>
          <w:szCs w:val="24"/>
        </w:rPr>
        <w:instrText xml:space="preserve"> ADDIN ZOTERO_ITEM CSL_CITATION {"citationID":"fuXaK89l","properties":{"formattedCitation":"[94]","plainCitation":"[94]","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w:instrText>
      </w:r>
      <w:r w:rsidR="00650CEC">
        <w:rPr>
          <w:rFonts w:hint="eastAsia"/>
          <w:sz w:val="24"/>
          <w:szCs w:val="24"/>
        </w:rPr>
        <w:instrText>simple, spatially explicit model that assumes predominantly lateral water flow through an acrotelm that is draped over a dome</w:instrText>
      </w:r>
      <w:r w:rsidR="00650CEC">
        <w:rPr>
          <w:rFonts w:hint="eastAsia"/>
          <w:sz w:val="24"/>
          <w:szCs w:val="24"/>
        </w:rPr>
        <w:instrText>‐</w:instrText>
      </w:r>
      <w:r w:rsidR="00650CEC">
        <w:rPr>
          <w:rFonts w:hint="eastAsia"/>
          <w:sz w:val="24"/>
          <w:szCs w:val="24"/>
        </w:rPr>
        <w:instrText>shaped catotelm. The model distinguishes two types of surface elements: hummocks with low transmissivity growing under dry condit</w:instrText>
      </w:r>
      <w:r w:rsidR="00650CEC">
        <w:rPr>
          <w:sz w:val="24"/>
          <w:szCs w:val="24"/>
        </w:rPr>
        <w:instrTex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w:instrText>
      </w:r>
      <w:r w:rsidR="00650CEC">
        <w:rPr>
          <w:rFonts w:hint="eastAsia"/>
          <w:sz w:val="24"/>
          <w:szCs w:val="24"/>
        </w:rPr>
        <w:instrText>ecting the variety observed in natural systems.\n                \n                \n                  Our simple simulation model shows how small</w:instrText>
      </w:r>
      <w:r w:rsidR="00650CEC">
        <w:rPr>
          <w:rFonts w:hint="eastAsia"/>
          <w:sz w:val="24"/>
          <w:szCs w:val="24"/>
        </w:rPr>
        <w:instrText>‐</w:instrText>
      </w:r>
      <w:r w:rsidR="00650CEC">
        <w:rPr>
          <w:rFonts w:hint="eastAsia"/>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650CEC">
        <w:rPr>
          <w:rFonts w:hint="eastAsia"/>
          <w:sz w:val="24"/>
          <w:szCs w:val="24"/>
        </w:rPr>
        <w:instrText>‐</w:instrText>
      </w:r>
      <w:r w:rsidR="00650CEC">
        <w:rPr>
          <w:rFonts w:hint="eastAsia"/>
          <w:sz w:val="24"/>
          <w:szCs w:val="24"/>
        </w:rPr>
        <w:instrText>poor peatland ecosystems.","container-title":"Journal of Ecology","DOI":"10.1111/j.1365-2745.2005.01035.x","ISSN":"0022-0477, 1365-2745","issue":"6","journalAbbreviation":"Journal of Ecology","language":"en","page":"1238-1248","source":"DOI.org (Crossref)","title":"Self</w:instrText>
      </w:r>
      <w:r w:rsidR="00650CEC">
        <w:rPr>
          <w:rFonts w:hint="eastAsia"/>
          <w:sz w:val="24"/>
          <w:szCs w:val="24"/>
        </w:rPr>
        <w:instrText>‐</w:instrText>
      </w:r>
      <w:r w:rsidR="00650CEC">
        <w:rPr>
          <w:rFonts w:hint="eastAsia"/>
          <w:sz w:val="24"/>
          <w:szCs w:val="24"/>
        </w:rPr>
        <w:instrText>organization in raised bog patterning: the origin of microtope zonation and mesotope diversity","title-short":"Self</w:instrText>
      </w:r>
      <w:r w:rsidR="00650CEC">
        <w:rPr>
          <w:rFonts w:hint="eastAsia"/>
          <w:sz w:val="24"/>
          <w:szCs w:val="24"/>
        </w:rPr>
        <w:instrText>‐</w:instrText>
      </w:r>
      <w:r w:rsidR="00650CEC">
        <w:rPr>
          <w:rFonts w:hint="eastAsia"/>
          <w:sz w:val="24"/>
          <w:szCs w:val="24"/>
        </w:rPr>
        <w:instrText>organization in raised bog patterning","volume":"93","author":[{"family":"Couwenberg","given":"John"},{"family":"Joosten","given":"Hans"}],"issued":{"date-parts":[["2005",12]]}}}],"schema":"https://github.com/citation-s</w:instrText>
      </w:r>
      <w:r w:rsidR="00650CEC">
        <w:rPr>
          <w:sz w:val="24"/>
          <w:szCs w:val="24"/>
        </w:rPr>
        <w:instrText xml:space="preserve">tyle-language/schema/raw/master/csl-citation.json"} </w:instrText>
      </w:r>
      <w:r w:rsidRPr="002A49EF">
        <w:rPr>
          <w:sz w:val="24"/>
          <w:szCs w:val="24"/>
        </w:rPr>
        <w:fldChar w:fldCharType="separate"/>
      </w:r>
      <w:r w:rsidR="00650CEC" w:rsidRPr="00650CEC">
        <w:rPr>
          <w:sz w:val="24"/>
        </w:rPr>
        <w:t>[94]</w:t>
      </w:r>
      <w:r w:rsidRPr="002A49EF">
        <w:rPr>
          <w:sz w:val="24"/>
          <w:szCs w:val="24"/>
        </w:rPr>
        <w:fldChar w:fldCharType="end"/>
      </w:r>
      <w:r w:rsidRPr="002A49EF">
        <w:rPr>
          <w:sz w:val="24"/>
          <w:szCs w:val="24"/>
        </w:rPr>
        <w:t xml:space="preserve">. In comparison, CW </w:t>
      </w:r>
      <w:r w:rsidRPr="002A49EF">
        <w:rPr>
          <w:sz w:val="24"/>
          <w:szCs w:val="24"/>
        </w:rPr>
        <w:lastRenderedPageBreak/>
        <w:t>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could be used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072A8195" w14:textId="77777777" w:rsidR="00A15686" w:rsidRPr="002A49EF" w:rsidRDefault="000B1D0F" w:rsidP="003C33AE">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t>
      </w:r>
      <w:r w:rsidR="003C05F9" w:rsidRPr="002A49EF">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019E0D91" w14:textId="5135F599" w:rsidR="009F7899" w:rsidRDefault="003C05F9" w:rsidP="003C33AE">
      <w:pPr>
        <w:spacing w:before="240" w:after="240" w:line="480" w:lineRule="auto"/>
        <w:rPr>
          <w:sz w:val="24"/>
          <w:szCs w:val="24"/>
        </w:rPr>
      </w:pPr>
      <w:r w:rsidRPr="002A49EF">
        <w:rPr>
          <w:sz w:val="24"/>
          <w:szCs w:val="24"/>
        </w:rPr>
        <w:t xml:space="preserve">However, water quality alone is insufficient to resolve why the nitrifying microbial communities in PW are dynamic in response to drought conditions, whereas those in CW remain largely </w:t>
      </w:r>
      <w:r w:rsidR="001C3052" w:rsidRPr="002A49EF">
        <w:rPr>
          <w:sz w:val="24"/>
          <w:szCs w:val="24"/>
        </w:rPr>
        <w:t>stable</w:t>
      </w:r>
      <w:r w:rsidRPr="002A49EF">
        <w:rPr>
          <w:sz w:val="24"/>
          <w:szCs w:val="24"/>
        </w:rPr>
        <w:t xml:space="preserve">. This is the case both archaeal and bacterial transcribed </w:t>
      </w:r>
      <w:r w:rsidRPr="004B7CF6">
        <w:rPr>
          <w:i/>
          <w:sz w:val="24"/>
          <w:szCs w:val="24"/>
        </w:rPr>
        <w:t>amo</w:t>
      </w:r>
      <w:r w:rsidRPr="00A50513">
        <w:rPr>
          <w:i/>
          <w:sz w:val="24"/>
          <w:szCs w:val="24"/>
        </w:rPr>
        <w:t>A</w:t>
      </w:r>
      <w:r w:rsidRPr="002A49EF">
        <w:rPr>
          <w:sz w:val="24"/>
          <w:szCs w:val="24"/>
        </w:rPr>
        <w:t xml:space="preserve"> copies from RT-qPCR analysis, as well as for relevant functional genes for ANRA, nitrogen fixation and ammonia oxidation in the metatranscriptomes</w:t>
      </w:r>
      <w:r w:rsidR="001C3052" w:rsidRPr="002A49EF">
        <w:rPr>
          <w:sz w:val="24"/>
          <w:szCs w:val="24"/>
        </w:rPr>
        <w:t xml:space="preserve">. This is likely attributable to the fact that during non-drought periods, the water table in PW is often </w:t>
      </w:r>
      <w:r w:rsidR="001C3052" w:rsidRPr="002A49EF">
        <w:rPr>
          <w:sz w:val="24"/>
          <w:szCs w:val="24"/>
        </w:rPr>
        <w:lastRenderedPageBreak/>
        <w:t xml:space="preserve">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sidR="004B7CF6">
        <w:rPr>
          <w:sz w:val="24"/>
          <w:szCs w:val="24"/>
        </w:rPr>
        <w:t>The drought water table thres</w:t>
      </w:r>
      <w:r w:rsidR="001C3052" w:rsidRPr="002A49EF">
        <w:rPr>
          <w:sz w:val="24"/>
          <w:szCs w:val="24"/>
        </w:rPr>
        <w:t>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28DE8807" w14:textId="75B0534D" w:rsidR="00A4569B" w:rsidRDefault="001A0815" w:rsidP="003C33AE">
      <w:pPr>
        <w:spacing w:before="240" w:after="240" w:line="480" w:lineRule="auto"/>
        <w:rPr>
          <w:sz w:val="24"/>
          <w:szCs w:val="24"/>
        </w:rPr>
      </w:pPr>
      <w:r>
        <w:rPr>
          <w:sz w:val="24"/>
          <w:szCs w:val="24"/>
        </w:rPr>
        <w:t>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w:t>
      </w:r>
      <w:r w:rsidR="007E467B">
        <w:rPr>
          <w:sz w:val="24"/>
          <w:szCs w:val="24"/>
        </w:rPr>
        <w:t>th a low water table. This could be a result of shrinking feedback in the peat structure to maintain the relationship of the peat surface to the water table surface, although this could not have compensated for the greatest water table depressions during the drought (Figure 1)</w:t>
      </w:r>
      <w:r w:rsidR="00102830">
        <w:rPr>
          <w:sz w:val="24"/>
          <w:szCs w:val="24"/>
        </w:rPr>
        <w:t xml:space="preserve"> </w:t>
      </w:r>
      <w:r w:rsidR="00102830">
        <w:rPr>
          <w:sz w:val="24"/>
          <w:szCs w:val="24"/>
        </w:rPr>
        <w:fldChar w:fldCharType="begin"/>
      </w:r>
      <w:r w:rsidR="00650CEC">
        <w:rPr>
          <w:sz w:val="24"/>
          <w:szCs w:val="24"/>
        </w:rPr>
        <w:instrText xml:space="preserve"> ADDIN ZOTERO_ITEM CSL_CITATION {"citationID":"dzzTxOtg","properties":{"formattedCitation":"[95, 96]","plainCitation":"[95, 9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650CEC">
        <w:rPr>
          <w:rFonts w:ascii="Cambria Math" w:hAnsi="Cambria Math" w:cs="Cambria Math"/>
          <w:sz w:val="24"/>
          <w:szCs w:val="24"/>
        </w:rPr>
        <w:instrText>∼</w:instrText>
      </w:r>
      <w:r w:rsidR="00650CEC">
        <w:rPr>
          <w:sz w:val="24"/>
          <w:szCs w:val="24"/>
        </w:rPr>
        <w:instrText>20 cm (Experimental site), and hydrological response was measured compared to Control (no manipulation) and Drained (previously drained c. 1994) sites. Because of the draw</w:instrText>
      </w:r>
      <w:r w:rsidR="00650CEC">
        <w:rPr>
          <w:rFonts w:hint="eastAsia"/>
          <w:sz w:val="24"/>
          <w:szCs w:val="24"/>
        </w:rPr>
        <w:instrText>‐</w:instrText>
      </w:r>
      <w:r w:rsidR="00650CEC">
        <w:rPr>
          <w:sz w:val="24"/>
          <w:szCs w:val="24"/>
        </w:rPr>
        <w:instrText xml:space="preserve">down, the surface in the Experimental pool decreased 5, 15 and 20 cm in the ridge, lawn and mat, respectively, increasing bulk density by </w:instrText>
      </w:r>
      <w:r w:rsidR="00650CEC">
        <w:rPr>
          <w:rFonts w:ascii="Cambria Math" w:hAnsi="Cambria Math" w:cs="Cambria Math"/>
          <w:sz w:val="24"/>
          <w:szCs w:val="24"/>
        </w:rPr>
        <w:instrText>∼</w:instrText>
      </w:r>
      <w:r w:rsidR="00650CEC">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650CEC">
        <w:rPr>
          <w:rFonts w:ascii="Cambria Math" w:hAnsi="Cambria Math" w:cs="Cambria Math"/>
          <w:sz w:val="24"/>
          <w:szCs w:val="24"/>
        </w:rPr>
        <w:instrText>∼</w:instrText>
      </w:r>
      <w:r w:rsidR="00650CEC">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w:instrText>
      </w:r>
      <w:r w:rsidR="00650CEC">
        <w:rPr>
          <w:rFonts w:hint="eastAsia"/>
          <w:sz w:val="24"/>
          <w:szCs w:val="24"/>
        </w:rPr>
        <w:instrText>e":"DOI.org (Crossref)","title":"The effects of water table draw</w:instrText>
      </w:r>
      <w:r w:rsidR="00650CEC">
        <w:rPr>
          <w:rFonts w:hint="eastAsia"/>
          <w:sz w:val="24"/>
          <w:szCs w:val="24"/>
        </w:rPr>
        <w:instrText>‐</w:instrText>
      </w:r>
      <w:r w:rsidR="00650CEC">
        <w:rPr>
          <w:rFonts w:hint="eastAsia"/>
          <w:sz w:val="24"/>
          <w:szCs w:val="24"/>
        </w:rPr>
        <w:instrText>down (as a surrogate for climate change) on the hydrology of a fen peatland, Canada","volume":"20","author":[{"family":"Whittington","given":"Peter N."},{"family":"Price","given":"Jonathan S</w:instrText>
      </w:r>
      <w:r w:rsidR="00650CEC">
        <w:rPr>
          <w:sz w:val="24"/>
          <w:szCs w:val="24"/>
        </w:rPr>
        <w:instrText>."}],"issued":{"date-parts":[["2006",11,15]]}}},{"id":189,"uris":["http://zotero.org/users/local/lzRxkMmx/items/ITZ5VC5D"],"itemData":{"id":189,"type":"article-journal","abstract":"Abstract\n            Northern peatlands provide important global and regi</w:instrText>
      </w:r>
      <w:r w:rsidR="00650CEC">
        <w:rPr>
          <w:rFonts w:hint="eastAsia"/>
          <w:sz w:val="24"/>
          <w:szCs w:val="24"/>
        </w:rPr>
        <w:instrText>onal ecosystem services (carbon storage, water storage, and biodiversity). However, these ecosystems face increases in the severity, areal extent and frequency of climate</w:instrText>
      </w:r>
      <w:r w:rsidR="00650CEC">
        <w:rPr>
          <w:rFonts w:hint="eastAsia"/>
          <w:sz w:val="24"/>
          <w:szCs w:val="24"/>
        </w:rPr>
        <w:instrText>‐</w:instrText>
      </w:r>
      <w:r w:rsidR="00650CEC">
        <w:rPr>
          <w:rFonts w:hint="eastAsia"/>
          <w:sz w:val="24"/>
          <w:szCs w:val="24"/>
        </w:rPr>
        <w:instrText>mediated (e.g. wildfire and drought) and land</w:instrText>
      </w:r>
      <w:r w:rsidR="00650CEC">
        <w:rPr>
          <w:rFonts w:hint="eastAsia"/>
          <w:sz w:val="24"/>
          <w:szCs w:val="24"/>
        </w:rPr>
        <w:instrText>‐</w:instrText>
      </w:r>
      <w:r w:rsidR="00650CEC">
        <w:rPr>
          <w:rFonts w:hint="eastAsia"/>
          <w:sz w:val="24"/>
          <w:szCs w:val="24"/>
        </w:rPr>
        <w:instrText>use change (e.g. drainage, flooding an</w:instrText>
      </w:r>
      <w:r w:rsidR="00650CEC">
        <w:rPr>
          <w:sz w:val="24"/>
          <w:szCs w:val="24"/>
        </w:rPr>
        <w:instrText xml:space="preserve">d mining) disturbances that are placing the future security of these critical ecosystem services in doubt. Here, we provide the first detailed synthesis of autogenic hydrological feedbacks that operate within northern peatlands to regulate their response </w:instrText>
      </w:r>
      <w:r w:rsidR="00650CEC">
        <w:rPr>
          <w:rFonts w:hint="eastAsia"/>
          <w:sz w:val="24"/>
          <w:szCs w:val="24"/>
        </w:rPr>
        <w:instrText>to changes in seasonal water deficit and varying disturbances. We review, synthesize and critique the current process</w:instrText>
      </w:r>
      <w:r w:rsidR="00650CEC">
        <w:rPr>
          <w:rFonts w:hint="eastAsia"/>
          <w:sz w:val="24"/>
          <w:szCs w:val="24"/>
        </w:rPr>
        <w:instrText>‐</w:instrText>
      </w:r>
      <w:r w:rsidR="00650CEC">
        <w:rPr>
          <w:rFonts w:hint="eastAsia"/>
          <w:sz w:val="24"/>
          <w:szCs w:val="24"/>
        </w:rPr>
        <w:instrText>based understanding and qualitatively assess the relative strengths of these feedbacks for different peatland types within different clim</w:instrText>
      </w:r>
      <w:r w:rsidR="00650CEC">
        <w:rPr>
          <w:sz w:val="24"/>
          <w:szCs w:val="24"/>
        </w:rPr>
        <w:instrText xml:space="preserve">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sidR="00102830">
        <w:rPr>
          <w:sz w:val="24"/>
          <w:szCs w:val="24"/>
        </w:rPr>
        <w:fldChar w:fldCharType="separate"/>
      </w:r>
      <w:r w:rsidR="00650CEC" w:rsidRPr="00650CEC">
        <w:rPr>
          <w:sz w:val="24"/>
        </w:rPr>
        <w:t>[95, 96]</w:t>
      </w:r>
      <w:r w:rsidR="00102830">
        <w:rPr>
          <w:sz w:val="24"/>
          <w:szCs w:val="24"/>
        </w:rPr>
        <w:fldChar w:fldCharType="end"/>
      </w:r>
      <w:r w:rsidR="007E467B">
        <w:rPr>
          <w:sz w:val="24"/>
          <w:szCs w:val="24"/>
        </w:rPr>
        <w:t xml:space="preserve">. </w:t>
      </w:r>
      <w:r w:rsidR="00102830">
        <w:rPr>
          <w:sz w:val="24"/>
          <w:szCs w:val="24"/>
        </w:rPr>
        <w:t xml:space="preserve">Given the history of drainage in the site, it is more likely that the hydraulic conductivity of the peat was still low despite rewetting measures after a history of compaction </w:t>
      </w:r>
      <w:r w:rsidR="00102830">
        <w:rPr>
          <w:sz w:val="24"/>
          <w:szCs w:val="24"/>
        </w:rPr>
        <w:fldChar w:fldCharType="begin"/>
      </w:r>
      <w:r w:rsidR="00650CEC">
        <w:rPr>
          <w:sz w:val="24"/>
          <w:szCs w:val="24"/>
        </w:rPr>
        <w:instrText xml:space="preserve"> ADDIN ZOTERO_ITEM CSL_CITATION {"citationID":"bXrD7dRP","properties":{"formattedCitation":"[95]","plainCitation":"[95]","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650CEC">
        <w:rPr>
          <w:rFonts w:ascii="Cambria Math" w:hAnsi="Cambria Math" w:cs="Cambria Math"/>
          <w:sz w:val="24"/>
          <w:szCs w:val="24"/>
        </w:rPr>
        <w:instrText>∼</w:instrText>
      </w:r>
      <w:r w:rsidR="00650CEC">
        <w:rPr>
          <w:sz w:val="24"/>
          <w:szCs w:val="24"/>
        </w:rPr>
        <w:instrText>20 cm (Experimental site), and hydrological response was measured compared to Control (no manipulation) and Drained (previously drained c. 1994) sites. Because of the draw</w:instrText>
      </w:r>
      <w:r w:rsidR="00650CEC">
        <w:rPr>
          <w:rFonts w:hint="eastAsia"/>
          <w:sz w:val="24"/>
          <w:szCs w:val="24"/>
        </w:rPr>
        <w:instrText>‐</w:instrText>
      </w:r>
      <w:r w:rsidR="00650CEC">
        <w:rPr>
          <w:sz w:val="24"/>
          <w:szCs w:val="24"/>
        </w:rPr>
        <w:instrText xml:space="preserve">down, the surface in the Experimental pool decreased 5, 15 and 20 cm in the ridge, lawn and mat, respectively, increasing bulk density by </w:instrText>
      </w:r>
      <w:r w:rsidR="00650CEC">
        <w:rPr>
          <w:rFonts w:ascii="Cambria Math" w:hAnsi="Cambria Math" w:cs="Cambria Math"/>
          <w:sz w:val="24"/>
          <w:szCs w:val="24"/>
        </w:rPr>
        <w:instrText>∼</w:instrText>
      </w:r>
      <w:r w:rsidR="00650CEC">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650CEC">
        <w:rPr>
          <w:rFonts w:ascii="Cambria Math" w:hAnsi="Cambria Math" w:cs="Cambria Math"/>
          <w:sz w:val="24"/>
          <w:szCs w:val="24"/>
        </w:rPr>
        <w:instrText>∼</w:instrText>
      </w:r>
      <w:r w:rsidR="00650CEC">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w:instrText>
      </w:r>
      <w:r w:rsidR="00650CEC">
        <w:rPr>
          <w:rFonts w:hint="eastAsia"/>
          <w:sz w:val="24"/>
          <w:szCs w:val="24"/>
        </w:rPr>
        <w:instrText>org (Crossref)","title":"The effects of water table draw</w:instrText>
      </w:r>
      <w:r w:rsidR="00650CEC">
        <w:rPr>
          <w:rFonts w:hint="eastAsia"/>
          <w:sz w:val="24"/>
          <w:szCs w:val="24"/>
        </w:rPr>
        <w:instrText>‐</w:instrText>
      </w:r>
      <w:r w:rsidR="00650CEC">
        <w:rPr>
          <w:rFonts w:hint="eastAsia"/>
          <w:sz w:val="24"/>
          <w:szCs w:val="24"/>
        </w:rPr>
        <w:instrText>down (as a surrogate for climate change) on the hydrology of a fen peatland, Canada","volume":"20","author":[{"family":"Whittington","given":"Peter N."},{"family":"Price","given":"Jonathan S."}],"is</w:instrText>
      </w:r>
      <w:r w:rsidR="00650CEC">
        <w:rPr>
          <w:sz w:val="24"/>
          <w:szCs w:val="24"/>
        </w:rPr>
        <w:instrText xml:space="preserve">sued":{"date-parts":[["2006",11,15]]}}}],"schema":"https://github.com/citation-style-language/schema/raw/master/csl-citation.json"} </w:instrText>
      </w:r>
      <w:r w:rsidR="00102830">
        <w:rPr>
          <w:sz w:val="24"/>
          <w:szCs w:val="24"/>
        </w:rPr>
        <w:fldChar w:fldCharType="separate"/>
      </w:r>
      <w:r w:rsidR="00650CEC" w:rsidRPr="00650CEC">
        <w:rPr>
          <w:sz w:val="24"/>
        </w:rPr>
        <w:t>[95]</w:t>
      </w:r>
      <w:r w:rsidR="00102830">
        <w:rPr>
          <w:sz w:val="24"/>
          <w:szCs w:val="24"/>
        </w:rPr>
        <w:fldChar w:fldCharType="end"/>
      </w:r>
      <w:r w:rsidR="00102830">
        <w:rPr>
          <w:sz w:val="24"/>
          <w:szCs w:val="24"/>
        </w:rPr>
        <w:t xml:space="preserve">. This feedback mechanism functions to maintain the water content in the substrate, as the reduced pore space and increased bulk density leaves less space for water evaporation and flow-through. </w:t>
      </w:r>
      <w:r w:rsidR="00885C2E">
        <w:rPr>
          <w:sz w:val="24"/>
          <w:szCs w:val="24"/>
        </w:rPr>
        <w:t xml:space="preserve">In contrast, the soil water content in CW does decrease with the </w:t>
      </w:r>
      <w:r w:rsidR="00885C2E">
        <w:rPr>
          <w:sz w:val="24"/>
          <w:szCs w:val="24"/>
        </w:rPr>
        <w:lastRenderedPageBreak/>
        <w:t xml:space="preserve">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r w:rsidR="004B7F7B">
        <w:rPr>
          <w:sz w:val="24"/>
          <w:szCs w:val="24"/>
        </w:rPr>
        <w:t xml:space="preserve">Notably, PW is characterized by sedge reed vegetation, and therefore the often-discussed sphagnum feedbacks to water table depressions are of little relevance </w:t>
      </w:r>
      <w:r w:rsidR="004B7F7B">
        <w:rPr>
          <w:sz w:val="24"/>
          <w:szCs w:val="24"/>
        </w:rPr>
        <w:fldChar w:fldCharType="begin"/>
      </w:r>
      <w:r w:rsidR="004B7F7B">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4B7F7B">
        <w:rPr>
          <w:sz w:val="24"/>
          <w:szCs w:val="24"/>
        </w:rPr>
        <w:fldChar w:fldCharType="separate"/>
      </w:r>
      <w:r w:rsidR="004B7F7B" w:rsidRPr="004B7F7B">
        <w:rPr>
          <w:sz w:val="24"/>
        </w:rPr>
        <w:t>[37]</w:t>
      </w:r>
      <w:r w:rsidR="004B7F7B">
        <w:rPr>
          <w:sz w:val="24"/>
          <w:szCs w:val="24"/>
        </w:rPr>
        <w:fldChar w:fldCharType="end"/>
      </w:r>
      <w:r w:rsidR="004B7F7B">
        <w:rPr>
          <w:sz w:val="24"/>
          <w:szCs w:val="24"/>
        </w:rPr>
        <w:t xml:space="preserve">. </w:t>
      </w:r>
      <w:r w:rsidR="00A4569B">
        <w:rPr>
          <w:sz w:val="24"/>
          <w:szCs w:val="24"/>
        </w:rPr>
        <w:t xml:space="preserve">The PW site had high biomass production throughout 2018, indicating that its carbon storage function was maintained even during drought </w:t>
      </w:r>
      <w:r w:rsidR="00A4569B">
        <w:rPr>
          <w:sz w:val="24"/>
          <w:szCs w:val="24"/>
        </w:rPr>
        <w:fldChar w:fldCharType="begin"/>
      </w:r>
      <w:r w:rsidR="00650CEC">
        <w:rPr>
          <w:sz w:val="24"/>
          <w:szCs w:val="24"/>
        </w:rPr>
        <w:instrText xml:space="preserve"> ADDIN ZOTERO_ITEM CSL_CITATION {"citationID":"YjkX1gI4","properties":{"formattedCitation":"[97]","plainCitation":"[97]","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A4569B">
        <w:rPr>
          <w:sz w:val="24"/>
          <w:szCs w:val="24"/>
        </w:rPr>
        <w:fldChar w:fldCharType="separate"/>
      </w:r>
      <w:r w:rsidR="00650CEC" w:rsidRPr="00650CEC">
        <w:rPr>
          <w:sz w:val="24"/>
        </w:rPr>
        <w:t>[97]</w:t>
      </w:r>
      <w:r w:rsidR="00A4569B">
        <w:rPr>
          <w:sz w:val="24"/>
          <w:szCs w:val="24"/>
        </w:rPr>
        <w:fldChar w:fldCharType="end"/>
      </w:r>
      <w:r w:rsidR="00A4569B">
        <w:rPr>
          <w:sz w:val="24"/>
          <w:szCs w:val="24"/>
        </w:rPr>
        <w:t xml:space="preserve">. </w:t>
      </w:r>
      <w:r w:rsidR="00D732E8">
        <w:rPr>
          <w:sz w:val="24"/>
          <w:szCs w:val="24"/>
        </w:rPr>
        <w:t xml:space="preserve">Carex acutiformis covers 80% of the PW site, and has the ability to form intra-tissue gas chambers that allow them to transport oxygen into the root zone in flooded soils </w:t>
      </w:r>
      <w:r w:rsidR="00D732E8">
        <w:rPr>
          <w:sz w:val="24"/>
          <w:szCs w:val="24"/>
        </w:rPr>
        <w:fldChar w:fldCharType="begin"/>
      </w:r>
      <w:r w:rsidR="00650CEC">
        <w:rPr>
          <w:sz w:val="24"/>
          <w:szCs w:val="24"/>
        </w:rPr>
        <w:instrText xml:space="preserve"> ADDIN ZOTERO_ITEM CSL_CITATION {"citationID":"VWoZ1Dx0","properties":{"formattedCitation":"[97, 98]","plainCitation":"[97, 9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w:instrText>
      </w:r>
      <w:r w:rsidR="00650CEC">
        <w:rPr>
          <w:rFonts w:hint="eastAsia"/>
          <w:sz w:val="24"/>
          <w:szCs w:val="24"/>
        </w:rPr>
        <w:instrText>ects of submergence are the central theme in this review. These include underwater photosynthesis, aerenchyma formation and enhanced shoot elongation. Aerenchyma facilitates gas diffusion inside plants so that shoot</w:instrText>
      </w:r>
      <w:r w:rsidR="00650CEC">
        <w:rPr>
          <w:rFonts w:hint="eastAsia"/>
          <w:sz w:val="24"/>
          <w:szCs w:val="24"/>
        </w:rPr>
        <w:instrText>‐</w:instrText>
      </w:r>
      <w:r w:rsidR="00650CEC">
        <w:rPr>
          <w:rFonts w:hint="eastAsia"/>
          <w:sz w:val="24"/>
          <w:szCs w:val="24"/>
        </w:rPr>
        <w:instrText xml:space="preserve">derived O\n              2\n              can diffuse to O\n              2\n              </w:instrText>
      </w:r>
      <w:r w:rsidR="00650CEC">
        <w:rPr>
          <w:rFonts w:hint="eastAsia"/>
          <w:sz w:val="24"/>
          <w:szCs w:val="24"/>
        </w:rPr>
        <w:instrText>‐</w:instrText>
      </w:r>
      <w:r w:rsidR="00650CEC">
        <w:rPr>
          <w:rFonts w:hint="eastAsia"/>
          <w:sz w:val="24"/>
          <w:szCs w:val="24"/>
        </w:rPr>
        <w:instrText>deprived plant parts, such as the roots. The underwater gas</w:instrText>
      </w:r>
      <w:r w:rsidR="00650CEC">
        <w:rPr>
          <w:rFonts w:hint="eastAsia"/>
          <w:sz w:val="24"/>
          <w:szCs w:val="24"/>
        </w:rPr>
        <w:instrText>‐</w:instrText>
      </w:r>
      <w:r w:rsidR="00650CEC">
        <w:rPr>
          <w:rFonts w:hint="eastAsia"/>
          <w:sz w:val="24"/>
          <w:szCs w:val="24"/>
        </w:rPr>
        <w:instrText>exchange capacity of leaves can be greatly enhanced by a thinner cuticle, reorientation of the chloroplasts towards the epidermis and increase</w:instrText>
      </w:r>
      <w:r w:rsidR="00650CEC">
        <w:rPr>
          <w:sz w:val="24"/>
          <w:szCs w:val="24"/>
        </w:rPr>
        <w:instrText xml:space="preserv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sidR="00D732E8">
        <w:rPr>
          <w:sz w:val="24"/>
          <w:szCs w:val="24"/>
        </w:rPr>
        <w:fldChar w:fldCharType="separate"/>
      </w:r>
      <w:r w:rsidR="00650CEC" w:rsidRPr="00650CEC">
        <w:rPr>
          <w:sz w:val="24"/>
        </w:rPr>
        <w:t>[97, 98]</w:t>
      </w:r>
      <w:r w:rsidR="00D732E8">
        <w:rPr>
          <w:sz w:val="24"/>
          <w:szCs w:val="24"/>
        </w:rPr>
        <w:fldChar w:fldCharType="end"/>
      </w:r>
      <w:r w:rsidR="00D732E8">
        <w:rPr>
          <w:sz w:val="24"/>
          <w:szCs w:val="24"/>
        </w:rPr>
        <w:t xml:space="preserve">. </w:t>
      </w:r>
      <w:r w:rsidR="00E453EA">
        <w:rPr>
          <w:sz w:val="24"/>
          <w:szCs w:val="24"/>
        </w:rPr>
        <w:t xml:space="preserve">There is a zone within 1mm of new roots where oxygen is radially diffused, which could provide a niche for obligate aerobes such as AOA and AOB, particularly given the evidence for increased root biomass production during the drought of 2018 </w:t>
      </w:r>
      <w:r w:rsidR="00E453EA">
        <w:rPr>
          <w:sz w:val="24"/>
          <w:szCs w:val="24"/>
        </w:rPr>
        <w:fldChar w:fldCharType="begin"/>
      </w:r>
      <w:r w:rsidR="00650CEC">
        <w:rPr>
          <w:sz w:val="24"/>
          <w:szCs w:val="24"/>
        </w:rPr>
        <w:instrText xml:space="preserve"> ADDIN ZOTERO_ITEM CSL_CITATION {"citationID":"I0hT3Vjr","properties":{"formattedCitation":"[99]","plainCitation":"[99]","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sidR="00E453EA">
        <w:rPr>
          <w:sz w:val="24"/>
          <w:szCs w:val="24"/>
        </w:rPr>
        <w:fldChar w:fldCharType="separate"/>
      </w:r>
      <w:r w:rsidR="00650CEC" w:rsidRPr="00650CEC">
        <w:rPr>
          <w:sz w:val="24"/>
        </w:rPr>
        <w:t>[99]</w:t>
      </w:r>
      <w:r w:rsidR="00E453EA">
        <w:rPr>
          <w:sz w:val="24"/>
          <w:szCs w:val="24"/>
        </w:rPr>
        <w:fldChar w:fldCharType="end"/>
      </w:r>
      <w:r w:rsidR="00E453EA">
        <w:rPr>
          <w:sz w:val="24"/>
          <w:szCs w:val="24"/>
        </w:rPr>
        <w:t xml:space="preserve">. However, root production was higher in CW than in PW during the 2018 drought </w:t>
      </w:r>
      <w:r w:rsidR="00E453EA">
        <w:rPr>
          <w:sz w:val="24"/>
          <w:szCs w:val="24"/>
        </w:rPr>
        <w:fldChar w:fldCharType="begin"/>
      </w:r>
      <w:r w:rsidR="00650CEC">
        <w:rPr>
          <w:sz w:val="24"/>
          <w:szCs w:val="24"/>
        </w:rPr>
        <w:instrText xml:space="preserve"> ADDIN ZOTERO_ITEM CSL_CITATION {"citationID":"jNyv23ES","properties":{"formattedCitation":"[97]","plainCitation":"[97]","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E453EA">
        <w:rPr>
          <w:sz w:val="24"/>
          <w:szCs w:val="24"/>
        </w:rPr>
        <w:fldChar w:fldCharType="separate"/>
      </w:r>
      <w:r w:rsidR="00650CEC" w:rsidRPr="00650CEC">
        <w:rPr>
          <w:sz w:val="24"/>
        </w:rPr>
        <w:t>[97]</w:t>
      </w:r>
      <w:r w:rsidR="00E453EA">
        <w:rPr>
          <w:sz w:val="24"/>
          <w:szCs w:val="24"/>
        </w:rPr>
        <w:fldChar w:fldCharType="end"/>
      </w:r>
      <w:r w:rsidR="00E453EA">
        <w:rPr>
          <w:sz w:val="24"/>
          <w:szCs w:val="24"/>
        </w:rPr>
        <w:t>, so this explanatory mechanism contradicts the stability (and low abundance) of AOA and AOB in CW.</w:t>
      </w:r>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as most clearly supported by RNA-based RT-qPCR of bacterial and archaeal </w:t>
      </w:r>
      <w:r w:rsidR="004F7FA1" w:rsidRPr="004B7CF6">
        <w:rPr>
          <w:i/>
          <w:sz w:val="24"/>
          <w:szCs w:val="24"/>
        </w:rPr>
        <w:t>amo</w:t>
      </w:r>
      <w:r w:rsidR="004F7FA1" w:rsidRPr="002A49EF">
        <w:rPr>
          <w:sz w:val="24"/>
          <w:szCs w:val="24"/>
        </w:rPr>
        <w:t xml:space="preserve"> gene copies, while DNA-based qPCR was biased by the presence of remnant DNA, and metatranscriptomic data was biased by low database resolution between </w:t>
      </w:r>
      <w:r w:rsidR="004F7FA1" w:rsidRPr="004B7CF6">
        <w:rPr>
          <w:i/>
          <w:sz w:val="24"/>
          <w:szCs w:val="24"/>
        </w:rPr>
        <w:t>pmo</w:t>
      </w:r>
      <w:r w:rsidR="004F7FA1" w:rsidRPr="002A49EF">
        <w:rPr>
          <w:sz w:val="24"/>
          <w:szCs w:val="24"/>
        </w:rPr>
        <w:t xml:space="preserve"> and </w:t>
      </w:r>
      <w:r w:rsidR="004F7FA1" w:rsidRPr="004B7CF6">
        <w:rPr>
          <w:i/>
          <w:sz w:val="24"/>
          <w:szCs w:val="24"/>
        </w:rPr>
        <w:t>amo</w:t>
      </w:r>
      <w:r w:rsidR="004F7FA1" w:rsidRPr="002A49EF">
        <w:rPr>
          <w:sz w:val="24"/>
          <w:szCs w:val="24"/>
        </w:rPr>
        <w:t xml:space="preserve"> genes. The increase in ammonia oxidation functions was supported by overall dynamicism of nitrogen cycling indicator genes in the metatranscriptomic dataset, with a decrease in nitrogen fixation </w:t>
      </w:r>
      <w:r w:rsidR="004F7FA1" w:rsidRPr="002A49EF">
        <w:rPr>
          <w:sz w:val="24"/>
          <w:szCs w:val="24"/>
        </w:rPr>
        <w:lastRenderedPageBreak/>
        <w:t xml:space="preserve">genes </w:t>
      </w:r>
      <w:r w:rsidR="004F7FA1" w:rsidRPr="004B7CF6">
        <w:rPr>
          <w:i/>
          <w:sz w:val="24"/>
          <w:szCs w:val="24"/>
        </w:rPr>
        <w:t>ni</w:t>
      </w:r>
      <w:r w:rsidR="004F7FA1" w:rsidRPr="00A50513">
        <w:rPr>
          <w:i/>
          <w:sz w:val="24"/>
          <w:szCs w:val="24"/>
        </w:rPr>
        <w:t>fDHK</w:t>
      </w:r>
      <w:r w:rsidR="004F7FA1" w:rsidRPr="002A49EF">
        <w:rPr>
          <w:sz w:val="24"/>
          <w:szCs w:val="24"/>
        </w:rPr>
        <w:t xml:space="preserve"> and an increase in nitrogen assimilation genes </w:t>
      </w:r>
      <w:r w:rsidR="004F7FA1" w:rsidRPr="004B7CF6">
        <w:rPr>
          <w:i/>
          <w:sz w:val="24"/>
          <w:szCs w:val="24"/>
        </w:rPr>
        <w:t>nir</w:t>
      </w:r>
      <w:r w:rsidR="004F7FA1" w:rsidRPr="00A50513">
        <w:rPr>
          <w:i/>
          <w:sz w:val="24"/>
          <w:szCs w:val="24"/>
        </w:rPr>
        <w:t>B</w:t>
      </w:r>
      <w:r w:rsidR="004F7FA1" w:rsidRPr="002A49EF">
        <w:rPr>
          <w:sz w:val="24"/>
          <w:szCs w:val="24"/>
        </w:rPr>
        <w:t>/</w:t>
      </w:r>
      <w:r w:rsidR="004F7FA1" w:rsidRPr="004B7CF6">
        <w:rPr>
          <w:i/>
          <w:sz w:val="24"/>
          <w:szCs w:val="24"/>
        </w:rPr>
        <w:t>nas</w:t>
      </w:r>
      <w:r w:rsidR="004F7FA1" w:rsidRPr="00A50513">
        <w:rPr>
          <w:i/>
          <w:sz w:val="24"/>
          <w:szCs w:val="24"/>
        </w:rPr>
        <w:t>A</w:t>
      </w:r>
      <w:r w:rsidR="004F7FA1" w:rsidRPr="002A49EF">
        <w:rPr>
          <w:sz w:val="24"/>
          <w:szCs w:val="24"/>
        </w:rPr>
        <w:t xml:space="preserve">. Shifts in the nitrogen cycling microbiome were more extrem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are increasingly impacted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7F16FD2F"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HW prepared the metagenome and metatranscriptome datasets, and guided AB throughout the study</w:t>
      </w:r>
      <w:r>
        <w:rPr>
          <w:sz w:val="24"/>
          <w:szCs w:val="24"/>
        </w:rPr>
        <w:t xml:space="preserve">; HW and Micha Weil conducted fieldwork. DZ analyzed soil nutrient content. </w:t>
      </w:r>
      <w:r w:rsidR="00F20595">
        <w:rPr>
          <w:sz w:val="24"/>
          <w:szCs w:val="24"/>
        </w:rPr>
        <w:t xml:space="preserve">Thank you to </w:t>
      </w:r>
      <w:r w:rsidR="004B7CF6">
        <w:rPr>
          <w:sz w:val="24"/>
          <w:szCs w:val="24"/>
        </w:rPr>
        <w:t xml:space="preserve">Marina </w:t>
      </w:r>
      <w:r w:rsidR="00F20595">
        <w:rPr>
          <w:sz w:val="24"/>
          <w:szCs w:val="24"/>
        </w:rPr>
        <w:t>Schnell for guidance on the RT-qPCR protocol, the AG Urich members for support and advice,</w:t>
      </w:r>
      <w:r w:rsidR="004B7CF6">
        <w:rPr>
          <w:sz w:val="24"/>
          <w:szCs w:val="24"/>
        </w:rPr>
        <w:t xml:space="preserve"> </w:t>
      </w:r>
      <w:r w:rsidR="00F20595">
        <w:rPr>
          <w:sz w:val="24"/>
          <w:szCs w:val="24"/>
        </w:rPr>
        <w:t xml:space="preserve">and the Wetscapes project members for their collaboration. Funding for AB was provided by the Fulbright U.S. Student Program and Napier Fellowship. </w:t>
      </w:r>
      <w:r w:rsidR="00F20595" w:rsidRPr="00F20595">
        <w:rPr>
          <w:sz w:val="24"/>
          <w:szCs w:val="24"/>
          <w:highlight w:val="cyan"/>
        </w:rPr>
        <w:t xml:space="preserve">[also add </w:t>
      </w:r>
      <w:r w:rsidR="004B7CF6" w:rsidRPr="00F20595">
        <w:rPr>
          <w:sz w:val="24"/>
          <w:szCs w:val="24"/>
          <w:highlight w:val="cyan"/>
        </w:rPr>
        <w:t>Vienna collaborators</w:t>
      </w:r>
      <w:r w:rsidR="00F20595" w:rsidRPr="00F20595">
        <w:rPr>
          <w:sz w:val="24"/>
          <w:szCs w:val="24"/>
          <w:highlight w:val="cyan"/>
        </w:rPr>
        <w:t>]</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lastRenderedPageBreak/>
        <w:t>Funding</w:t>
      </w:r>
    </w:p>
    <w:p w14:paraId="37314114" w14:textId="51BB2BE9" w:rsidR="00357540" w:rsidRPr="002A49EF" w:rsidRDefault="000B1D0F" w:rsidP="009D334C">
      <w:pPr>
        <w:spacing w:before="240" w:after="240" w:line="480" w:lineRule="auto"/>
        <w:rPr>
          <w:sz w:val="24"/>
          <w:szCs w:val="24"/>
        </w:rPr>
      </w:pPr>
      <w:bookmarkStart w:id="101" w:name="_han5qw3ik5yg" w:colFirst="0" w:colLast="0"/>
      <w:bookmarkEnd w:id="101"/>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102" w:name="_yqd9jth27q81" w:colFirst="0" w:colLast="0"/>
      <w:bookmarkEnd w:id="102"/>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300E67F3" w14:textId="77777777" w:rsidR="00650CEC" w:rsidRDefault="00797AA4" w:rsidP="00650CEC">
      <w:pPr>
        <w:pStyle w:val="Literaturverzeichnis"/>
      </w:pPr>
      <w:r>
        <w:rPr>
          <w:b/>
          <w:u w:val="single"/>
        </w:rPr>
        <w:fldChar w:fldCharType="begin"/>
      </w:r>
      <w:r w:rsidR="00094042">
        <w:rPr>
          <w:b/>
          <w:u w:val="single"/>
        </w:rPr>
        <w:instrText xml:space="preserve"> ADDIN ZOTERO_BIBL {"uncited":[],"omitted":[],"custom":[]} CSL_BIBLIOGRAPHY </w:instrText>
      </w:r>
      <w:r>
        <w:rPr>
          <w:b/>
          <w:u w:val="single"/>
        </w:rPr>
        <w:fldChar w:fldCharType="separate"/>
      </w:r>
      <w:r w:rsidR="00650CEC">
        <w:t xml:space="preserve">1. </w:t>
      </w:r>
      <w:r w:rsidR="00650CEC">
        <w:tab/>
        <w:t xml:space="preserve">Global peatland assessment: The state of the world’s peatlands. 2022. UN Environment Programme, Global Peatlands Initiative. </w:t>
      </w:r>
    </w:p>
    <w:p w14:paraId="33B69890" w14:textId="77777777" w:rsidR="00650CEC" w:rsidRDefault="00650CEC" w:rsidP="00650CEC">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r>
        <w:rPr>
          <w:i/>
          <w:iCs/>
        </w:rPr>
        <w:t>Global Change Biology</w:t>
      </w:r>
      <w:r>
        <w:t xml:space="preserve"> 2020; </w:t>
      </w:r>
      <w:r>
        <w:rPr>
          <w:b/>
          <w:bCs/>
        </w:rPr>
        <w:t>26</w:t>
      </w:r>
      <w:r>
        <w:t xml:space="preserve">: 1962–1985. </w:t>
      </w:r>
    </w:p>
    <w:p w14:paraId="7F07AA7E" w14:textId="77777777" w:rsidR="00650CEC" w:rsidRDefault="00650CEC" w:rsidP="00650CEC">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6424B056" w14:textId="77777777" w:rsidR="00650CEC" w:rsidRDefault="00650CEC" w:rsidP="00650CEC">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6E8DCA27" w14:textId="77777777" w:rsidR="00650CEC" w:rsidRDefault="00650CEC" w:rsidP="00650CEC">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50911E1F" w14:textId="77777777" w:rsidR="00650CEC" w:rsidRDefault="00650CEC" w:rsidP="00650CEC">
      <w:pPr>
        <w:pStyle w:val="Literaturverzeichnis"/>
      </w:pPr>
      <w:r>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6A3D7116" w14:textId="77777777" w:rsidR="00650CEC" w:rsidRDefault="00650CEC" w:rsidP="00650CEC">
      <w:pPr>
        <w:pStyle w:val="Literaturverzeichnis"/>
      </w:pPr>
      <w:r>
        <w:lastRenderedPageBreak/>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5228536D" w14:textId="77777777" w:rsidR="00650CEC" w:rsidRDefault="00650CEC" w:rsidP="00650CEC">
      <w:pPr>
        <w:pStyle w:val="Literaturverzeichnis"/>
      </w:pPr>
      <w:r>
        <w:t xml:space="preserve">8. </w:t>
      </w:r>
      <w:r>
        <w:tab/>
        <w:t xml:space="preserve">Stein LY, Klotz MG. The nitrogen cycle. </w:t>
      </w:r>
      <w:r>
        <w:rPr>
          <w:i/>
          <w:iCs/>
        </w:rPr>
        <w:t>Curr Biol</w:t>
      </w:r>
      <w:r>
        <w:t xml:space="preserve"> 2016; </w:t>
      </w:r>
      <w:r>
        <w:rPr>
          <w:b/>
          <w:bCs/>
        </w:rPr>
        <w:t>26</w:t>
      </w:r>
      <w:r>
        <w:t xml:space="preserve">: R94-8. </w:t>
      </w:r>
    </w:p>
    <w:p w14:paraId="70154ECB" w14:textId="77777777" w:rsidR="00650CEC" w:rsidRDefault="00650CEC" w:rsidP="00650CEC">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7C7CA58C" w14:textId="77777777" w:rsidR="00650CEC" w:rsidRDefault="00650CEC" w:rsidP="00650CEC">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54E7E9F6" w14:textId="77777777" w:rsidR="00650CEC" w:rsidRDefault="00650CEC" w:rsidP="00650CEC">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6007772E" w14:textId="77777777" w:rsidR="00650CEC" w:rsidRDefault="00650CEC" w:rsidP="00650CEC">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1974005F" w14:textId="77777777" w:rsidR="00650CEC" w:rsidRDefault="00650CEC" w:rsidP="00650CEC">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123EFC21" w14:textId="77777777" w:rsidR="00650CEC" w:rsidRDefault="00650CEC" w:rsidP="00650CEC">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155B39A2" w14:textId="77777777" w:rsidR="00650CEC" w:rsidRDefault="00650CEC" w:rsidP="00650CEC">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67BEC5CE" w14:textId="77777777" w:rsidR="00650CEC" w:rsidRDefault="00650CEC" w:rsidP="00650CEC">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1CB75464" w14:textId="77777777" w:rsidR="00650CEC" w:rsidRDefault="00650CEC" w:rsidP="00650CEC">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SA</w:t>
      </w:r>
      <w:r>
        <w:t xml:space="preserve"> 2011; </w:t>
      </w:r>
      <w:r>
        <w:rPr>
          <w:b/>
          <w:bCs/>
        </w:rPr>
        <w:t>108</w:t>
      </w:r>
      <w:r>
        <w:t xml:space="preserve">: 15892–15897. </w:t>
      </w:r>
    </w:p>
    <w:p w14:paraId="402D5107" w14:textId="77777777" w:rsidR="00650CEC" w:rsidRDefault="00650CEC" w:rsidP="00650CEC">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258A4513" w14:textId="77777777" w:rsidR="00650CEC" w:rsidRDefault="00650CEC" w:rsidP="00650CEC">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4488A0FA" w14:textId="77777777" w:rsidR="00650CEC" w:rsidRDefault="00650CEC" w:rsidP="00650CEC">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48945DB4" w14:textId="77777777" w:rsidR="00650CEC" w:rsidRDefault="00650CEC" w:rsidP="00650CEC">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7EDB95C8" w14:textId="77777777" w:rsidR="00650CEC" w:rsidRDefault="00650CEC" w:rsidP="00650CEC">
      <w:pPr>
        <w:pStyle w:val="Literaturverzeichnis"/>
      </w:pPr>
      <w:r>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490E203A" w14:textId="77777777" w:rsidR="00650CEC" w:rsidRDefault="00650CEC" w:rsidP="00650CEC">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3DF7339A" w14:textId="77777777" w:rsidR="00650CEC" w:rsidRDefault="00650CEC" w:rsidP="00650CEC">
      <w:pPr>
        <w:pStyle w:val="Literaturverzeichnis"/>
      </w:pPr>
      <w:r>
        <w:lastRenderedPageBreak/>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4F836F50" w14:textId="77777777" w:rsidR="00650CEC" w:rsidRDefault="00650CEC" w:rsidP="00650CEC">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00523E23" w14:textId="77777777" w:rsidR="00650CEC" w:rsidRDefault="00650CEC" w:rsidP="00650CEC">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6E2671AB" w14:textId="77777777" w:rsidR="00650CEC" w:rsidRDefault="00650CEC" w:rsidP="00650CEC">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53E3ACB9" w14:textId="77777777" w:rsidR="00650CEC" w:rsidRDefault="00650CEC" w:rsidP="00650CEC">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60662A51" w14:textId="77777777" w:rsidR="00650CEC" w:rsidRDefault="00650CEC" w:rsidP="00650CEC">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4A7261F5" w14:textId="77777777" w:rsidR="00650CEC" w:rsidRDefault="00650CEC" w:rsidP="00650CEC">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2124C980" w14:textId="77777777" w:rsidR="00650CEC" w:rsidRDefault="00650CEC" w:rsidP="00650CEC">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1B52F0A5" w14:textId="77777777" w:rsidR="00650CEC" w:rsidRDefault="00650CEC" w:rsidP="00650CEC">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7E6A5CF" w14:textId="77777777" w:rsidR="00650CEC" w:rsidRDefault="00650CEC" w:rsidP="00650CEC">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4673D50F" w14:textId="77777777" w:rsidR="00650CEC" w:rsidRDefault="00650CEC" w:rsidP="00650CEC">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64C178A3" w14:textId="77777777" w:rsidR="00650CEC" w:rsidRDefault="00650CEC" w:rsidP="00650CEC">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6D3DFD66" w14:textId="77777777" w:rsidR="00650CEC" w:rsidRDefault="00650CEC" w:rsidP="00650CEC">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7E2F1961" w14:textId="77777777" w:rsidR="00650CEC" w:rsidRDefault="00650CEC" w:rsidP="00650CEC">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6FED8AA8" w14:textId="77777777" w:rsidR="00650CEC" w:rsidRDefault="00650CEC" w:rsidP="00650CEC">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06ED48F2" w14:textId="77777777" w:rsidR="00650CEC" w:rsidRDefault="00650CEC" w:rsidP="00650CEC">
      <w:pPr>
        <w:pStyle w:val="Literaturverzeichnis"/>
      </w:pPr>
      <w:r>
        <w:t xml:space="preserve">39. </w:t>
      </w:r>
      <w:r>
        <w:tab/>
        <w:t xml:space="preserve">Walters W, Hyde ER, Berg-Lyons D, Ackermann G, Humphrey G, Parada A, et al. Improved Bacterial 16S rRNA Gene (V4 and V4-5) and Fungal Internal Transcribed Spacer Marker Gene Primers for Microbial Community Surveys. </w:t>
      </w:r>
      <w:r>
        <w:rPr>
          <w:i/>
          <w:iCs/>
        </w:rPr>
        <w:t>mSystems</w:t>
      </w:r>
      <w:r>
        <w:t xml:space="preserve"> 2016; </w:t>
      </w:r>
      <w:r>
        <w:rPr>
          <w:b/>
          <w:bCs/>
        </w:rPr>
        <w:t>1</w:t>
      </w:r>
      <w:r>
        <w:t xml:space="preserve">: e00009-15. </w:t>
      </w:r>
    </w:p>
    <w:p w14:paraId="58140D68" w14:textId="77777777" w:rsidR="00650CEC" w:rsidRDefault="00650CEC" w:rsidP="00650CEC">
      <w:pPr>
        <w:pStyle w:val="Literaturverzeichnis"/>
      </w:pPr>
      <w:r>
        <w:lastRenderedPageBreak/>
        <w:t xml:space="preserve">40. </w:t>
      </w:r>
      <w:r>
        <w:tab/>
        <w:t xml:space="preserve">Callahan BJ, McMurdie PJ, Rosen MJ, Han AW, Johnson AJA, Holmes SP. DADA2: High-resolution sample inference from Illumina amplicon data. </w:t>
      </w:r>
      <w:r>
        <w:rPr>
          <w:i/>
          <w:iCs/>
        </w:rPr>
        <w:t>Nat Methods</w:t>
      </w:r>
      <w:r>
        <w:t xml:space="preserve"> 2016; </w:t>
      </w:r>
      <w:r>
        <w:rPr>
          <w:b/>
          <w:bCs/>
        </w:rPr>
        <w:t>13</w:t>
      </w:r>
      <w:r>
        <w:t xml:space="preserve">: 581–583. </w:t>
      </w:r>
    </w:p>
    <w:p w14:paraId="1453300B" w14:textId="77777777" w:rsidR="00650CEC" w:rsidRDefault="00650CEC" w:rsidP="00650CEC">
      <w:pPr>
        <w:pStyle w:val="Literaturverzeichnis"/>
      </w:pPr>
      <w:r>
        <w:t xml:space="preserve">41. </w:t>
      </w:r>
      <w:r>
        <w:tab/>
        <w:t xml:space="preserve">Paulson JN, Stine OC, Bravo HC, Pop M. Differential abundance analysis for microbial marker-gene surveys. </w:t>
      </w:r>
      <w:r>
        <w:rPr>
          <w:i/>
          <w:iCs/>
        </w:rPr>
        <w:t>Nat Methods</w:t>
      </w:r>
      <w:r>
        <w:t xml:space="preserve"> 2013; </w:t>
      </w:r>
      <w:r>
        <w:rPr>
          <w:b/>
          <w:bCs/>
        </w:rPr>
        <w:t>10</w:t>
      </w:r>
      <w:r>
        <w:t xml:space="preserve">: 1200–1202. </w:t>
      </w:r>
    </w:p>
    <w:p w14:paraId="5666C0A1" w14:textId="77777777" w:rsidR="00650CEC" w:rsidRDefault="00650CEC" w:rsidP="00650CEC">
      <w:pPr>
        <w:pStyle w:val="Literaturverzeichnis"/>
      </w:pPr>
      <w:r>
        <w:t xml:space="preserve">42. </w:t>
      </w:r>
      <w:r>
        <w:tab/>
        <w:t xml:space="preserve">Huson DH, Beier S, Flade I, Górska A, El-Hadidi M, Mitra S, et al. MEGAN Community Edition - Interactive Exploration and Analysis of Large-Scale Microbiome Sequencing Data. </w:t>
      </w:r>
      <w:r>
        <w:rPr>
          <w:i/>
          <w:iCs/>
        </w:rPr>
        <w:t>PLoS Comput Biol</w:t>
      </w:r>
      <w:r>
        <w:t xml:space="preserve"> 2016; </w:t>
      </w:r>
      <w:r>
        <w:rPr>
          <w:b/>
          <w:bCs/>
        </w:rPr>
        <w:t>12</w:t>
      </w:r>
      <w:r>
        <w:t xml:space="preserve">: e1004957. </w:t>
      </w:r>
    </w:p>
    <w:p w14:paraId="3EF8C7E4" w14:textId="77777777" w:rsidR="00650CEC" w:rsidRDefault="00650CEC" w:rsidP="00650CEC">
      <w:pPr>
        <w:pStyle w:val="Literaturverzeichnis"/>
      </w:pPr>
      <w:r>
        <w:t xml:space="preserve">43. </w:t>
      </w:r>
      <w:r>
        <w:tab/>
        <w:t xml:space="preserve">Lanzén A, Jørgensen SL, Huson DH, Gorfer M, Grindhaug SH, Jonassen I, et al. CREST – Classification Resources for Environmental Sequence Tags. </w:t>
      </w:r>
      <w:r>
        <w:rPr>
          <w:i/>
          <w:iCs/>
        </w:rPr>
        <w:t>PLoS ONE</w:t>
      </w:r>
      <w:r>
        <w:t xml:space="preserve"> 2012; </w:t>
      </w:r>
      <w:r>
        <w:rPr>
          <w:b/>
          <w:bCs/>
        </w:rPr>
        <w:t>7</w:t>
      </w:r>
      <w:r>
        <w:t xml:space="preserve">: e49334. </w:t>
      </w:r>
    </w:p>
    <w:p w14:paraId="691942C7" w14:textId="77777777" w:rsidR="00650CEC" w:rsidRDefault="00650CEC" w:rsidP="00650CEC">
      <w:pPr>
        <w:pStyle w:val="Literaturverzeichnis"/>
      </w:pPr>
      <w:r>
        <w:t xml:space="preserve">44. </w:t>
      </w:r>
      <w:r>
        <w:tab/>
        <w:t xml:space="preserve">Magoč T, Salzberg SL. FLASH: fast length adjustment of short reads to improve genome assemblies. </w:t>
      </w:r>
      <w:r>
        <w:rPr>
          <w:i/>
          <w:iCs/>
        </w:rPr>
        <w:t>Bioinformatics</w:t>
      </w:r>
      <w:r>
        <w:t xml:space="preserve"> 2011; </w:t>
      </w:r>
      <w:r>
        <w:rPr>
          <w:b/>
          <w:bCs/>
        </w:rPr>
        <w:t>27</w:t>
      </w:r>
      <w:r>
        <w:t xml:space="preserve">: 2957–2963. </w:t>
      </w:r>
    </w:p>
    <w:p w14:paraId="0923BB0A" w14:textId="77777777" w:rsidR="00650CEC" w:rsidRDefault="00650CEC" w:rsidP="00650CEC">
      <w:pPr>
        <w:pStyle w:val="Literaturverzeichnis"/>
      </w:pPr>
      <w:r>
        <w:t xml:space="preserve">45. </w:t>
      </w:r>
      <w:r>
        <w:tab/>
        <w:t xml:space="preserve">Schmieder R, Edwards R. Quality control and preprocessing of metagenomic datasets. </w:t>
      </w:r>
      <w:r>
        <w:rPr>
          <w:i/>
          <w:iCs/>
        </w:rPr>
        <w:t>Bioinformatics</w:t>
      </w:r>
      <w:r>
        <w:t xml:space="preserve"> 2011; </w:t>
      </w:r>
      <w:r>
        <w:rPr>
          <w:b/>
          <w:bCs/>
        </w:rPr>
        <w:t>27</w:t>
      </w:r>
      <w:r>
        <w:t xml:space="preserve">: 863–864. </w:t>
      </w:r>
    </w:p>
    <w:p w14:paraId="3ACB33F1" w14:textId="77777777" w:rsidR="00650CEC" w:rsidRDefault="00650CEC" w:rsidP="00650CEC">
      <w:pPr>
        <w:pStyle w:val="Literaturverzeichnis"/>
      </w:pPr>
      <w:r>
        <w:t xml:space="preserve">46. </w:t>
      </w:r>
      <w:r>
        <w:tab/>
        <w:t xml:space="preserve">Kopylova E, Noé L, Touzet H. SortMeRNA: fast and accurate filtering of ribosomal RNAs in metatranscriptomic data. </w:t>
      </w:r>
      <w:r>
        <w:rPr>
          <w:i/>
          <w:iCs/>
        </w:rPr>
        <w:t>Bioinformatics</w:t>
      </w:r>
      <w:r>
        <w:t xml:space="preserve"> 2012; </w:t>
      </w:r>
      <w:r>
        <w:rPr>
          <w:b/>
          <w:bCs/>
        </w:rPr>
        <w:t>28</w:t>
      </w:r>
      <w:r>
        <w:t xml:space="preserve">: 3211–3217. </w:t>
      </w:r>
    </w:p>
    <w:p w14:paraId="20947F11" w14:textId="77777777" w:rsidR="00650CEC" w:rsidRDefault="00650CEC" w:rsidP="00650CEC">
      <w:pPr>
        <w:pStyle w:val="Literaturverzeichnis"/>
      </w:pPr>
      <w:r>
        <w:t xml:space="preserve">47. </w:t>
      </w:r>
      <w:r>
        <w:tab/>
        <w:t xml:space="preserve">Buchfink B, Xie C, Huson DH. Fast and sensitive protein alignment using DIAMOND. </w:t>
      </w:r>
      <w:r>
        <w:rPr>
          <w:i/>
          <w:iCs/>
        </w:rPr>
        <w:t>Nat Methods</w:t>
      </w:r>
      <w:r>
        <w:t xml:space="preserve"> 2015; </w:t>
      </w:r>
      <w:r>
        <w:rPr>
          <w:b/>
          <w:bCs/>
        </w:rPr>
        <w:t>12</w:t>
      </w:r>
      <w:r>
        <w:t xml:space="preserve">: 59–60. </w:t>
      </w:r>
    </w:p>
    <w:p w14:paraId="7BDB72D5" w14:textId="77777777" w:rsidR="00650CEC" w:rsidRDefault="00650CEC" w:rsidP="00650CEC">
      <w:pPr>
        <w:pStyle w:val="Literaturverzeichnis"/>
      </w:pPr>
      <w:r>
        <w:t xml:space="preserve">48.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2CD15668" w14:textId="77777777" w:rsidR="00650CEC" w:rsidRDefault="00650CEC" w:rsidP="00650CEC">
      <w:pPr>
        <w:pStyle w:val="Literaturverzeichnis"/>
      </w:pPr>
      <w:r>
        <w:t xml:space="preserve">49.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75ECA586" w14:textId="77777777" w:rsidR="00650CEC" w:rsidRDefault="00650CEC" w:rsidP="00650CEC">
      <w:pPr>
        <w:pStyle w:val="Literaturverzeichnis"/>
      </w:pPr>
      <w:r>
        <w:t xml:space="preserve">50.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12970C67" w14:textId="77777777" w:rsidR="00650CEC" w:rsidRDefault="00650CEC" w:rsidP="00650CEC">
      <w:pPr>
        <w:pStyle w:val="Literaturverzeichnis"/>
      </w:pPr>
      <w:r>
        <w:t xml:space="preserve">51.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47C395AC" w14:textId="77777777" w:rsidR="00650CEC" w:rsidRDefault="00650CEC" w:rsidP="00650CEC">
      <w:pPr>
        <w:pStyle w:val="Literaturverzeichnis"/>
      </w:pPr>
      <w:r>
        <w:t xml:space="preserve">52.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3551C18D" w14:textId="77777777" w:rsidR="00650CEC" w:rsidRDefault="00650CEC" w:rsidP="00650CEC">
      <w:pPr>
        <w:pStyle w:val="Literaturverzeichnis"/>
      </w:pPr>
      <w:r>
        <w:t xml:space="preserve">53. </w:t>
      </w:r>
      <w:r>
        <w:tab/>
        <w:t xml:space="preserve">The R Project for Statistical Computing. </w:t>
      </w:r>
    </w:p>
    <w:p w14:paraId="1C7AFE70" w14:textId="77777777" w:rsidR="00650CEC" w:rsidRDefault="00650CEC" w:rsidP="00650CEC">
      <w:pPr>
        <w:pStyle w:val="Literaturverzeichnis"/>
      </w:pPr>
      <w:r>
        <w:t xml:space="preserve">54. </w:t>
      </w:r>
      <w:r>
        <w:tab/>
        <w:t xml:space="preserve">Oksanen J, Simpson GL, Blanchet FG, Kindt R, Legendre P, Minchin PR. vegan: Community ecology package. 2022. </w:t>
      </w:r>
    </w:p>
    <w:p w14:paraId="357FDBB7" w14:textId="77777777" w:rsidR="00650CEC" w:rsidRDefault="00650CEC" w:rsidP="00650CEC">
      <w:pPr>
        <w:pStyle w:val="Literaturverzeichnis"/>
      </w:pPr>
      <w:r>
        <w:t xml:space="preserve">55. </w:t>
      </w:r>
      <w:r>
        <w:tab/>
        <w:t xml:space="preserve">Kruskal WH, Wallis WA. Use of ranks in one-criterion variance analysis. </w:t>
      </w:r>
      <w:r>
        <w:rPr>
          <w:i/>
          <w:iCs/>
        </w:rPr>
        <w:t>J Am Stat Assoc</w:t>
      </w:r>
      <w:r>
        <w:t xml:space="preserve"> 1952; </w:t>
      </w:r>
      <w:r>
        <w:rPr>
          <w:b/>
          <w:bCs/>
        </w:rPr>
        <w:t>47</w:t>
      </w:r>
      <w:r>
        <w:t xml:space="preserve">: 583–621. </w:t>
      </w:r>
    </w:p>
    <w:p w14:paraId="051CCAD5" w14:textId="77777777" w:rsidR="00650CEC" w:rsidRDefault="00650CEC" w:rsidP="00650CEC">
      <w:pPr>
        <w:pStyle w:val="Literaturverzeichnis"/>
      </w:pPr>
      <w:r>
        <w:t xml:space="preserve">56. </w:t>
      </w:r>
      <w:r>
        <w:tab/>
        <w:t xml:space="preserve">Kassambara A. rstatix: Pipe-Friendly Framework for Basic Statistical Tests. 2023. </w:t>
      </w:r>
    </w:p>
    <w:p w14:paraId="3C9E0E91" w14:textId="77777777" w:rsidR="00650CEC" w:rsidRDefault="00650CEC" w:rsidP="00650CEC">
      <w:pPr>
        <w:pStyle w:val="Literaturverzeichnis"/>
      </w:pPr>
      <w:r>
        <w:t xml:space="preserve">57. </w:t>
      </w:r>
      <w:r>
        <w:tab/>
        <w:t xml:space="preserve">Dunn OJ. Multiple Comparisons Among Means. </w:t>
      </w:r>
      <w:r>
        <w:rPr>
          <w:i/>
          <w:iCs/>
        </w:rPr>
        <w:t>J Am Stat Assoc</w:t>
      </w:r>
      <w:r>
        <w:t xml:space="preserve"> 1961; </w:t>
      </w:r>
      <w:r>
        <w:rPr>
          <w:b/>
          <w:bCs/>
        </w:rPr>
        <w:t>56</w:t>
      </w:r>
      <w:r>
        <w:t xml:space="preserve">: 52–64. </w:t>
      </w:r>
    </w:p>
    <w:p w14:paraId="16A1AB91" w14:textId="77777777" w:rsidR="00650CEC" w:rsidRDefault="00650CEC" w:rsidP="00650CEC">
      <w:pPr>
        <w:pStyle w:val="Literaturverzeichnis"/>
      </w:pPr>
      <w:r>
        <w:t xml:space="preserve">58. </w:t>
      </w:r>
      <w:r>
        <w:tab/>
        <w:t xml:space="preserve">Shapiro SS, Wilk MB. An analysis of variance test for normality (complete samples). </w:t>
      </w:r>
      <w:r>
        <w:rPr>
          <w:i/>
          <w:iCs/>
        </w:rPr>
        <w:t>Biometrika</w:t>
      </w:r>
      <w:r>
        <w:t xml:space="preserve"> 1965; </w:t>
      </w:r>
      <w:r>
        <w:rPr>
          <w:b/>
          <w:bCs/>
        </w:rPr>
        <w:t>52</w:t>
      </w:r>
      <w:r>
        <w:t xml:space="preserve">: 591–611. </w:t>
      </w:r>
    </w:p>
    <w:p w14:paraId="533F99D0" w14:textId="77777777" w:rsidR="00650CEC" w:rsidRDefault="00650CEC" w:rsidP="00650CEC">
      <w:pPr>
        <w:pStyle w:val="Literaturverzeichnis"/>
      </w:pPr>
      <w:r>
        <w:lastRenderedPageBreak/>
        <w:t xml:space="preserve">59.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49FCACFC" w14:textId="77777777" w:rsidR="00650CEC" w:rsidRDefault="00650CEC" w:rsidP="00650CEC">
      <w:pPr>
        <w:pStyle w:val="Literaturverzeichnis"/>
      </w:pPr>
      <w:r>
        <w:t xml:space="preserve">60. </w:t>
      </w:r>
      <w:r>
        <w:tab/>
        <w:t xml:space="preserve">Chambers JM, Freeny A, Heiberger RM. Analysis of variance; Designed experiments. </w:t>
      </w:r>
      <w:r>
        <w:rPr>
          <w:i/>
          <w:iCs/>
        </w:rPr>
        <w:t>Statistical Models in S</w:t>
      </w:r>
      <w:r>
        <w:t xml:space="preserve">. 1992. Wadworth &amp; Brooks/Cole. </w:t>
      </w:r>
    </w:p>
    <w:p w14:paraId="7D851303" w14:textId="77777777" w:rsidR="00650CEC" w:rsidRDefault="00650CEC" w:rsidP="00650CEC">
      <w:pPr>
        <w:pStyle w:val="Literaturverzeichnis"/>
      </w:pPr>
      <w:r>
        <w:t xml:space="preserve">61. </w:t>
      </w:r>
      <w:r>
        <w:tab/>
        <w:t xml:space="preserve">Tukey JW. Comparing Individual Means in the Analysis of Variance. </w:t>
      </w:r>
      <w:r>
        <w:rPr>
          <w:i/>
          <w:iCs/>
        </w:rPr>
        <w:t>Biometrics</w:t>
      </w:r>
      <w:r>
        <w:t xml:space="preserve"> 1949; </w:t>
      </w:r>
      <w:r>
        <w:rPr>
          <w:b/>
          <w:bCs/>
        </w:rPr>
        <w:t>5</w:t>
      </w:r>
      <w:r>
        <w:t xml:space="preserve">: 99. </w:t>
      </w:r>
    </w:p>
    <w:p w14:paraId="753767A0" w14:textId="77777777" w:rsidR="00650CEC" w:rsidRDefault="00650CEC" w:rsidP="00650CEC">
      <w:pPr>
        <w:pStyle w:val="Literaturverzeichnis"/>
      </w:pPr>
      <w:r>
        <w:t xml:space="preserve">62. </w:t>
      </w:r>
      <w:r>
        <w:tab/>
        <w:t xml:space="preserve">Wickham H. ggplot2: Elegant Graphics for Data Analysis. 2016. Springer-Verlag New York. </w:t>
      </w:r>
    </w:p>
    <w:p w14:paraId="698F69F8" w14:textId="77777777" w:rsidR="00650CEC" w:rsidRDefault="00650CEC" w:rsidP="00650CEC">
      <w:pPr>
        <w:pStyle w:val="Literaturverzeichnis"/>
      </w:pPr>
      <w:r>
        <w:t xml:space="preserve">63. </w:t>
      </w:r>
      <w:r>
        <w:tab/>
        <w:t xml:space="preserve">Some Methods for Classification and Analysis of Multivariate Observations. 1966. Defense Technical Information Center. </w:t>
      </w:r>
    </w:p>
    <w:p w14:paraId="3DE1513F" w14:textId="77777777" w:rsidR="00650CEC" w:rsidRDefault="00650CEC" w:rsidP="00650CEC">
      <w:pPr>
        <w:pStyle w:val="Literaturverzeichnis"/>
      </w:pPr>
      <w:r>
        <w:t xml:space="preserve">64. </w:t>
      </w:r>
      <w:r>
        <w:tab/>
        <w:t xml:space="preserve">Maechler M, Rousseeuw P, Struyf A, Hubert M, Hornik K. cluster: Cluster Analysis Basics and Extensions. 2022. </w:t>
      </w:r>
    </w:p>
    <w:p w14:paraId="07F6A4EC" w14:textId="77777777" w:rsidR="00650CEC" w:rsidRDefault="00650CEC" w:rsidP="00650CEC">
      <w:pPr>
        <w:pStyle w:val="Literaturverzeichnis"/>
      </w:pPr>
      <w:r>
        <w:t xml:space="preserve">65.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C21ACB5" w14:textId="77777777" w:rsidR="00650CEC" w:rsidRDefault="00650CEC" w:rsidP="00650CEC">
      <w:pPr>
        <w:pStyle w:val="Literaturverzeichnis"/>
      </w:pPr>
      <w:r>
        <w:t xml:space="preserve">66.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52EB4D5B" w14:textId="77777777" w:rsidR="00650CEC" w:rsidRDefault="00650CEC" w:rsidP="00650CEC">
      <w:pPr>
        <w:pStyle w:val="Literaturverzeichnis"/>
      </w:pPr>
      <w:r>
        <w:t xml:space="preserve">67. </w:t>
      </w:r>
      <w:r>
        <w:tab/>
        <w:t xml:space="preserve">Liu C, Cui Y, Li X, Yao M. microeco: an R package for data mining in microbial community ecology. </w:t>
      </w:r>
      <w:r>
        <w:rPr>
          <w:i/>
          <w:iCs/>
        </w:rPr>
        <w:t>FEMS Microbiol Ecol</w:t>
      </w:r>
      <w:r>
        <w:t xml:space="preserve"> 2021; 97. </w:t>
      </w:r>
    </w:p>
    <w:p w14:paraId="28037F57" w14:textId="77777777" w:rsidR="00650CEC" w:rsidRDefault="00650CEC" w:rsidP="00650CEC">
      <w:pPr>
        <w:pStyle w:val="Literaturverzeichnis"/>
      </w:pPr>
      <w:r>
        <w:t xml:space="preserve">68.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2938F9EF" w14:textId="77777777" w:rsidR="00650CEC" w:rsidRDefault="00650CEC" w:rsidP="00650CEC">
      <w:pPr>
        <w:pStyle w:val="Literaturverzeichnis"/>
      </w:pPr>
      <w:r>
        <w:t xml:space="preserve">69.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9D90AB0" w14:textId="77777777" w:rsidR="00650CEC" w:rsidRPr="00650CEC" w:rsidRDefault="00650CEC" w:rsidP="00650CEC">
      <w:pPr>
        <w:pStyle w:val="Literaturverzeichnis"/>
        <w:rPr>
          <w:lang w:val="de-DE"/>
        </w:rPr>
      </w:pPr>
      <w:r>
        <w:t xml:space="preserve">70. </w:t>
      </w:r>
      <w:r>
        <w:tab/>
        <w:t xml:space="preserve">Larsson A. AliView: a fast and lightweight alignment viewer and editor for large datasets. </w:t>
      </w:r>
      <w:r w:rsidRPr="00650CEC">
        <w:rPr>
          <w:i/>
          <w:iCs/>
          <w:lang w:val="de-DE"/>
        </w:rPr>
        <w:t>Bioinformatics</w:t>
      </w:r>
      <w:r w:rsidRPr="00650CEC">
        <w:rPr>
          <w:lang w:val="de-DE"/>
        </w:rPr>
        <w:t xml:space="preserve"> 2014; </w:t>
      </w:r>
      <w:r w:rsidRPr="00650CEC">
        <w:rPr>
          <w:b/>
          <w:bCs/>
          <w:lang w:val="de-DE"/>
        </w:rPr>
        <w:t>30</w:t>
      </w:r>
      <w:r w:rsidRPr="00650CEC">
        <w:rPr>
          <w:lang w:val="de-DE"/>
        </w:rPr>
        <w:t xml:space="preserve">: 3276–3278. </w:t>
      </w:r>
    </w:p>
    <w:p w14:paraId="667BB2A4" w14:textId="77777777" w:rsidR="00650CEC" w:rsidRDefault="00650CEC" w:rsidP="00650CEC">
      <w:pPr>
        <w:pStyle w:val="Literaturverzeichnis"/>
      </w:pPr>
      <w:r w:rsidRPr="00650CEC">
        <w:rPr>
          <w:lang w:val="de-DE"/>
        </w:rPr>
        <w:t xml:space="preserve">71. </w:t>
      </w:r>
      <w:r w:rsidRPr="00650CEC">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328119F7" w14:textId="77777777" w:rsidR="00650CEC" w:rsidRDefault="00650CEC" w:rsidP="00650CEC">
      <w:pPr>
        <w:pStyle w:val="Literaturverzeichnis"/>
      </w:pPr>
      <w:r>
        <w:t xml:space="preserve">72.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1DCDF126" w14:textId="77777777" w:rsidR="00650CEC" w:rsidRDefault="00650CEC" w:rsidP="00650CEC">
      <w:pPr>
        <w:pStyle w:val="Literaturverzeichnis"/>
      </w:pPr>
      <w:r>
        <w:t xml:space="preserve">73.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00A8FF2C" w14:textId="77777777" w:rsidR="00650CEC" w:rsidRDefault="00650CEC" w:rsidP="00650CEC">
      <w:pPr>
        <w:pStyle w:val="Literaturverzeichnis"/>
      </w:pPr>
      <w:r>
        <w:t xml:space="preserve">74.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6E51EF95" w14:textId="77777777" w:rsidR="00650CEC" w:rsidRPr="00650CEC" w:rsidRDefault="00650CEC" w:rsidP="00650CEC">
      <w:pPr>
        <w:pStyle w:val="Literaturverzeichnis"/>
        <w:rPr>
          <w:lang w:val="de-DE"/>
        </w:rPr>
      </w:pPr>
      <w:r>
        <w:t xml:space="preserve">75. </w:t>
      </w:r>
      <w:r>
        <w:tab/>
        <w:t xml:space="preserve">Daims H, Lebedeva EV, Pjevac P, Han P, Herbold C, Albertsen M, et al. Complete nitrification by Nitrospira bacteria. </w:t>
      </w:r>
      <w:r w:rsidRPr="00650CEC">
        <w:rPr>
          <w:i/>
          <w:iCs/>
          <w:lang w:val="de-DE"/>
        </w:rPr>
        <w:t>Nature</w:t>
      </w:r>
      <w:r w:rsidRPr="00650CEC">
        <w:rPr>
          <w:lang w:val="de-DE"/>
        </w:rPr>
        <w:t xml:space="preserve"> 2015; </w:t>
      </w:r>
      <w:r w:rsidRPr="00650CEC">
        <w:rPr>
          <w:b/>
          <w:bCs/>
          <w:lang w:val="de-DE"/>
        </w:rPr>
        <w:t>528</w:t>
      </w:r>
      <w:r w:rsidRPr="00650CEC">
        <w:rPr>
          <w:lang w:val="de-DE"/>
        </w:rPr>
        <w:t xml:space="preserve">: 504–509. </w:t>
      </w:r>
    </w:p>
    <w:p w14:paraId="58611499" w14:textId="77777777" w:rsidR="00650CEC" w:rsidRDefault="00650CEC" w:rsidP="00650CEC">
      <w:pPr>
        <w:pStyle w:val="Literaturverzeichnis"/>
      </w:pPr>
      <w:r w:rsidRPr="00650CEC">
        <w:rPr>
          <w:lang w:val="de-DE"/>
        </w:rPr>
        <w:t xml:space="preserve">76. </w:t>
      </w:r>
      <w:r w:rsidRPr="00650CEC">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1F602580" w14:textId="77777777" w:rsidR="00650CEC" w:rsidRDefault="00650CEC" w:rsidP="00650CEC">
      <w:pPr>
        <w:pStyle w:val="Literaturverzeichnis"/>
      </w:pPr>
      <w:r>
        <w:t xml:space="preserve">77.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468B52E7" w14:textId="77777777" w:rsidR="00650CEC" w:rsidRDefault="00650CEC" w:rsidP="00650CEC">
      <w:pPr>
        <w:pStyle w:val="Literaturverzeichnis"/>
      </w:pPr>
      <w:r>
        <w:t xml:space="preserve">78.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69F8329F" w14:textId="77777777" w:rsidR="00650CEC" w:rsidRDefault="00650CEC" w:rsidP="00650CEC">
      <w:pPr>
        <w:pStyle w:val="Literaturverzeichnis"/>
      </w:pPr>
      <w:r>
        <w:t xml:space="preserve">79.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71BADB45" w14:textId="77777777" w:rsidR="00650CEC" w:rsidRDefault="00650CEC" w:rsidP="00650CEC">
      <w:pPr>
        <w:pStyle w:val="Literaturverzeichnis"/>
      </w:pPr>
      <w:r>
        <w:lastRenderedPageBreak/>
        <w:t xml:space="preserve">80.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287ADA48" w14:textId="77777777" w:rsidR="00650CEC" w:rsidRDefault="00650CEC" w:rsidP="00650CEC">
      <w:pPr>
        <w:pStyle w:val="Literaturverzeichnis"/>
      </w:pPr>
      <w:r>
        <w:t xml:space="preserve">81. </w:t>
      </w:r>
      <w:r>
        <w:tab/>
        <w:t xml:space="preserve">Hu J, Du M, Chen J, Tie L, Zhou S, Buckeridge KM, et al. Microbial necromass under global change and implications for soil organic matter. </w:t>
      </w:r>
      <w:r>
        <w:rPr>
          <w:i/>
          <w:iCs/>
        </w:rPr>
        <w:t>Global Change Biology</w:t>
      </w:r>
      <w:r>
        <w:t xml:space="preserve"> 2023; </w:t>
      </w:r>
      <w:r>
        <w:rPr>
          <w:b/>
          <w:bCs/>
        </w:rPr>
        <w:t>29</w:t>
      </w:r>
      <w:r>
        <w:t xml:space="preserve">: 3503–3515. </w:t>
      </w:r>
    </w:p>
    <w:p w14:paraId="0C14CB82" w14:textId="77777777" w:rsidR="00650CEC" w:rsidRDefault="00650CEC" w:rsidP="00650CEC">
      <w:pPr>
        <w:pStyle w:val="Literaturverzeichnis"/>
      </w:pPr>
      <w:r>
        <w:t xml:space="preserve">82.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14CFFB6B" w14:textId="77777777" w:rsidR="00650CEC" w:rsidRDefault="00650CEC" w:rsidP="00650CEC">
      <w:pPr>
        <w:pStyle w:val="Literaturverzeichnis"/>
      </w:pPr>
      <w:r>
        <w:t xml:space="preserve">83. </w:t>
      </w:r>
      <w:r>
        <w:tab/>
        <w:t xml:space="preserve">Freeman C, Ostle N, Kang H. An enzymatic lathc on a global carbon store. </w:t>
      </w:r>
      <w:r>
        <w:rPr>
          <w:i/>
          <w:iCs/>
        </w:rPr>
        <w:t>Nat Commun</w:t>
      </w:r>
      <w:r>
        <w:t xml:space="preserve"> 2001; 149. </w:t>
      </w:r>
    </w:p>
    <w:p w14:paraId="09ECEC66" w14:textId="77777777" w:rsidR="00650CEC" w:rsidRDefault="00650CEC" w:rsidP="00650CEC">
      <w:pPr>
        <w:pStyle w:val="Literaturverzeichnis"/>
      </w:pPr>
      <w:r>
        <w:t xml:space="preserve">84. </w:t>
      </w:r>
      <w:r>
        <w:tab/>
        <w:t xml:space="preserve">Fenner N, Freeman C. Drought-induced carbon loss in peatlands. </w:t>
      </w:r>
      <w:r>
        <w:rPr>
          <w:i/>
          <w:iCs/>
        </w:rPr>
        <w:t>Nature Geosci</w:t>
      </w:r>
      <w:r>
        <w:t xml:space="preserve"> 2011; </w:t>
      </w:r>
      <w:r>
        <w:rPr>
          <w:b/>
          <w:bCs/>
        </w:rPr>
        <w:t>4</w:t>
      </w:r>
      <w:r>
        <w:t xml:space="preserve">: 895–900. </w:t>
      </w:r>
    </w:p>
    <w:p w14:paraId="6135C531" w14:textId="77777777" w:rsidR="00650CEC" w:rsidRDefault="00650CEC" w:rsidP="00650CEC">
      <w:pPr>
        <w:pStyle w:val="Literaturverzeichnis"/>
      </w:pPr>
      <w:r>
        <w:t xml:space="preserve">85.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66DAD538" w14:textId="77777777" w:rsidR="00650CEC" w:rsidRDefault="00650CEC" w:rsidP="00650CEC">
      <w:pPr>
        <w:pStyle w:val="Literaturverzeichnis"/>
      </w:pPr>
      <w:r>
        <w:t xml:space="preserve">86.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7432BF2D" w14:textId="77777777" w:rsidR="00650CEC" w:rsidRDefault="00650CEC" w:rsidP="00650CEC">
      <w:pPr>
        <w:pStyle w:val="Literaturverzeichnis"/>
      </w:pPr>
      <w:r>
        <w:t xml:space="preserve">87.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59DD0886" w14:textId="77777777" w:rsidR="00650CEC" w:rsidRDefault="00650CEC" w:rsidP="00650CEC">
      <w:pPr>
        <w:pStyle w:val="Literaturverzeichnis"/>
      </w:pPr>
      <w:r>
        <w:t xml:space="preserve">88.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0F9CDB2B" w14:textId="77777777" w:rsidR="00650CEC" w:rsidRDefault="00650CEC" w:rsidP="00650CEC">
      <w:pPr>
        <w:pStyle w:val="Literaturverzeichnis"/>
      </w:pPr>
      <w:r>
        <w:t xml:space="preserve">89. </w:t>
      </w:r>
      <w:r>
        <w:tab/>
        <w:t xml:space="preserve">Moreno-Vivián C, Flores E. Nitrate assimilation in bacteria. </w:t>
      </w:r>
      <w:r>
        <w:rPr>
          <w:i/>
          <w:iCs/>
        </w:rPr>
        <w:t>Biology of the nitrogen cycle</w:t>
      </w:r>
      <w:r>
        <w:t xml:space="preserve">. 2007. Elsevier B.V. </w:t>
      </w:r>
    </w:p>
    <w:p w14:paraId="0F90B5F9" w14:textId="77777777" w:rsidR="00650CEC" w:rsidRDefault="00650CEC" w:rsidP="00650CEC">
      <w:pPr>
        <w:pStyle w:val="Literaturverzeichnis"/>
      </w:pPr>
      <w:r>
        <w:t xml:space="preserve">90.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3DA1D185" w14:textId="77777777" w:rsidR="00650CEC" w:rsidRDefault="00650CEC" w:rsidP="00650CEC">
      <w:pPr>
        <w:pStyle w:val="Literaturverzeichnis"/>
      </w:pPr>
      <w:r>
        <w:t xml:space="preserve">91.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03EFC0C6" w14:textId="77777777" w:rsidR="00650CEC" w:rsidRDefault="00650CEC" w:rsidP="00650CEC">
      <w:pPr>
        <w:pStyle w:val="Literaturverzeichnis"/>
      </w:pPr>
      <w:r>
        <w:t xml:space="preserve">92.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1FC31D29" w14:textId="77777777" w:rsidR="00650CEC" w:rsidRDefault="00650CEC" w:rsidP="00650CEC">
      <w:pPr>
        <w:pStyle w:val="Literaturverzeichnis"/>
      </w:pPr>
      <w:r>
        <w:t xml:space="preserve">93.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1B426E56" w14:textId="77777777" w:rsidR="00650CEC" w:rsidRDefault="00650CEC" w:rsidP="00650CEC">
      <w:pPr>
        <w:pStyle w:val="Literaturverzeichnis"/>
      </w:pPr>
      <w:r>
        <w:t xml:space="preserve">94.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5E8F94CF" w14:textId="77777777" w:rsidR="00650CEC" w:rsidRDefault="00650CEC" w:rsidP="00650CEC">
      <w:pPr>
        <w:pStyle w:val="Literaturverzeichnis"/>
      </w:pPr>
      <w:r>
        <w:t xml:space="preserve">95.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454CB28C" w14:textId="77777777" w:rsidR="00650CEC" w:rsidRDefault="00650CEC" w:rsidP="00650CEC">
      <w:pPr>
        <w:pStyle w:val="Literaturverzeichnis"/>
      </w:pPr>
      <w:r>
        <w:lastRenderedPageBreak/>
        <w:t xml:space="preserve">96.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2A6A8D89" w14:textId="77777777" w:rsidR="00650CEC" w:rsidRDefault="00650CEC" w:rsidP="00650CEC">
      <w:pPr>
        <w:pStyle w:val="Literaturverzeichnis"/>
      </w:pPr>
      <w:r>
        <w:t xml:space="preserve">97.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54C49117" w14:textId="77777777" w:rsidR="00650CEC" w:rsidRDefault="00650CEC" w:rsidP="00650CEC">
      <w:pPr>
        <w:pStyle w:val="Literaturverzeichnis"/>
      </w:pPr>
      <w:r>
        <w:t xml:space="preserve">98.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13FF14C5" w14:textId="77777777" w:rsidR="00650CEC" w:rsidRDefault="00650CEC" w:rsidP="00650CEC">
      <w:pPr>
        <w:pStyle w:val="Literaturverzeichnis"/>
      </w:pPr>
      <w:r>
        <w:t xml:space="preserve">99.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328656E6"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456E2C">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itao Wang" w:date="2024-05-14T14:24:00Z" w:initials="HW">
    <w:p w14:paraId="65027BDC" w14:textId="77777777" w:rsidR="004C1D13" w:rsidRDefault="004C1D13" w:rsidP="00CB289F">
      <w:r>
        <w:rPr>
          <w:rStyle w:val="Kommentarzeichen"/>
        </w:rPr>
        <w:annotationRef/>
      </w:r>
      <w:r>
        <w:rPr>
          <w:color w:val="000000"/>
          <w:sz w:val="20"/>
          <w:szCs w:val="20"/>
        </w:rPr>
        <w:t>I would briefly mention drainage and climate change. Also mention CO2 and CH4. However, N2O remains unknown or unclear. Then start with nitrogen.</w:t>
      </w:r>
    </w:p>
  </w:comment>
  <w:comment w:id="2" w:author="Haitao Wang" w:date="2024-05-14T14:27:00Z" w:initials="HW">
    <w:p w14:paraId="5E453538" w14:textId="77777777" w:rsidR="004C1D13" w:rsidRDefault="004C1D13" w:rsidP="00FF3CBE">
      <w:r>
        <w:rPr>
          <w:rStyle w:val="Kommentarzeichen"/>
        </w:rPr>
        <w:annotationRef/>
      </w:r>
      <w:r>
        <w:rPr>
          <w:sz w:val="20"/>
          <w:szCs w:val="20"/>
        </w:rPr>
        <w:t>Could be shortened. And merge with next paragraph</w:t>
      </w:r>
    </w:p>
  </w:comment>
  <w:comment w:id="4" w:author="Haitao Wang" w:date="2024-05-14T14:50:00Z" w:initials="HW">
    <w:p w14:paraId="319B00D1" w14:textId="77777777" w:rsidR="004C1D13" w:rsidRDefault="004C1D13" w:rsidP="00314F0C">
      <w:r>
        <w:rPr>
          <w:rStyle w:val="Kommentarzeichen"/>
        </w:rPr>
        <w:annotationRef/>
      </w:r>
      <w:r>
        <w:rPr>
          <w:color w:val="000000"/>
          <w:sz w:val="20"/>
          <w:szCs w:val="20"/>
        </w:rPr>
        <w:t>We have many more. Six is only for the drought story.</w:t>
      </w:r>
    </w:p>
  </w:comment>
  <w:comment w:id="13" w:author="Haitao Wang" w:date="2024-05-14T18:02:00Z" w:initials="HW">
    <w:p w14:paraId="306D997F" w14:textId="77777777" w:rsidR="004C1D13" w:rsidRDefault="004C1D13" w:rsidP="000A4F52">
      <w:r>
        <w:rPr>
          <w:rStyle w:val="Kommentarzeichen"/>
        </w:rPr>
        <w:annotationRef/>
      </w:r>
      <w:r>
        <w:rPr>
          <w:color w:val="000000"/>
          <w:sz w:val="20"/>
          <w:szCs w:val="20"/>
        </w:rPr>
        <w:t>A new figure including all methods, including 16s-DNA, amoA-DNA, 16s-metatrans, amoA-RNA, amoA-metatrans</w:t>
      </w:r>
    </w:p>
  </w:comment>
  <w:comment w:id="15" w:author="Haitao Wang" w:date="2024-05-14T15:29:00Z" w:initials="HW">
    <w:p w14:paraId="0DC5C790" w14:textId="77777777" w:rsidR="004C1D13" w:rsidRDefault="004C1D13" w:rsidP="00363E00">
      <w:r>
        <w:rPr>
          <w:rStyle w:val="Kommentarzeichen"/>
        </w:rPr>
        <w:annotationRef/>
      </w:r>
      <w:r>
        <w:rPr>
          <w:color w:val="000000"/>
          <w:sz w:val="20"/>
          <w:szCs w:val="20"/>
        </w:rPr>
        <w:t>Maybe a supplementary figure?</w:t>
      </w:r>
    </w:p>
  </w:comment>
  <w:comment w:id="16" w:author="Haitao Wang" w:date="2024-05-14T15:49:00Z" w:initials="HW">
    <w:p w14:paraId="2AB68021" w14:textId="77777777" w:rsidR="004C1D13" w:rsidRDefault="004C1D13" w:rsidP="00ED646F">
      <w:r>
        <w:rPr>
          <w:rStyle w:val="Kommentarzeichen"/>
        </w:rPr>
        <w:annotationRef/>
      </w:r>
      <w:r>
        <w:rPr>
          <w:color w:val="000000"/>
          <w:sz w:val="20"/>
          <w:szCs w:val="20"/>
        </w:rPr>
        <w:t>If you always refer to a specific figure, you don’t have to repeat the method.</w:t>
      </w:r>
    </w:p>
  </w:comment>
  <w:comment w:id="21" w:author="Haitao Wang" w:date="2024-05-14T17:18:00Z" w:initials="HW">
    <w:p w14:paraId="438CB5AD" w14:textId="77777777" w:rsidR="004C1D13" w:rsidRDefault="004C1D13" w:rsidP="00E34086">
      <w:r>
        <w:rPr>
          <w:rStyle w:val="Kommentarzeichen"/>
        </w:rPr>
        <w:annotationRef/>
      </w:r>
      <w:r>
        <w:rPr>
          <w:color w:val="000000"/>
          <w:sz w:val="20"/>
          <w:szCs w:val="20"/>
        </w:rPr>
        <w:t>Is it with pmoA?</w:t>
      </w:r>
    </w:p>
  </w:comment>
  <w:comment w:id="23" w:author="Haitao Wang" w:date="2024-05-14T16:32:00Z" w:initials="HW">
    <w:p w14:paraId="0CEFC288" w14:textId="77777777" w:rsidR="004C1D13" w:rsidRDefault="004C1D13" w:rsidP="007D43AF">
      <w:r>
        <w:rPr>
          <w:rStyle w:val="Kommentarzeichen"/>
        </w:rPr>
        <w:annotationRef/>
      </w:r>
      <w:r>
        <w:rPr>
          <w:color w:val="000000"/>
          <w:sz w:val="20"/>
          <w:szCs w:val="20"/>
        </w:rPr>
        <w:t>Could leave CW out.</w:t>
      </w:r>
    </w:p>
  </w:comment>
  <w:comment w:id="27" w:author="Haitao Wang" w:date="2024-05-15T12:20:00Z" w:initials="HW">
    <w:p w14:paraId="2D827D84" w14:textId="77777777" w:rsidR="004C1D13" w:rsidRDefault="004C1D13" w:rsidP="002913C9">
      <w:r>
        <w:rPr>
          <w:rStyle w:val="Kommentarzeichen"/>
        </w:rPr>
        <w:annotationRef/>
      </w:r>
      <w:r>
        <w:rPr>
          <w:color w:val="000000"/>
          <w:sz w:val="20"/>
          <w:szCs w:val="20"/>
        </w:rPr>
        <w:t>An example how I would start a discussion.</w:t>
      </w:r>
    </w:p>
  </w:comment>
  <w:comment w:id="93" w:author="Haitao Wang" w:date="2024-05-14T17:27:00Z" w:initials="HW">
    <w:p w14:paraId="59D3ABA6" w14:textId="1FD216A6" w:rsidR="004C1D13" w:rsidRDefault="004C1D13" w:rsidP="00AA21D4">
      <w:r>
        <w:rPr>
          <w:rStyle w:val="Kommentarzeichen"/>
        </w:rPr>
        <w:annotationRef/>
      </w:r>
      <w:r>
        <w:rPr>
          <w:color w:val="000000"/>
          <w:sz w:val="20"/>
          <w:szCs w:val="20"/>
        </w:rPr>
        <w:t>qPCR already tells the absolute abundances, not necessarily depending on total community/biomass</w:t>
      </w:r>
    </w:p>
  </w:comment>
  <w:comment w:id="94" w:author="Haitao Wang" w:date="2024-05-14T17:37:00Z" w:initials="HW">
    <w:p w14:paraId="775EE379" w14:textId="77777777" w:rsidR="004C1D13" w:rsidRDefault="004C1D13" w:rsidP="00844E02">
      <w:r>
        <w:rPr>
          <w:rStyle w:val="Kommentarzeichen"/>
        </w:rPr>
        <w:annotationRef/>
      </w:r>
      <w:r>
        <w:rPr>
          <w:color w:val="000000"/>
          <w:sz w:val="20"/>
          <w:szCs w:val="20"/>
        </w:rPr>
        <w:t>I think it’s fine to say that RNA/DNA to some extent proxy biomass. But I don’t think it makes sense to interpret it directly as biomass. This part is over-reaching. I would delete it or shorten it into one or two sentences.</w:t>
      </w:r>
    </w:p>
  </w:comment>
  <w:comment w:id="95" w:author="Haitao Wang" w:date="2024-05-14T17:41:00Z" w:initials="HW">
    <w:p w14:paraId="2F73F5A2" w14:textId="77777777" w:rsidR="004C1D13" w:rsidRDefault="004C1D13" w:rsidP="00844E02">
      <w:r>
        <w:rPr>
          <w:rStyle w:val="Kommentarzeichen"/>
        </w:rPr>
        <w:annotationRef/>
      </w:r>
      <w:r>
        <w:rPr>
          <w:color w:val="000000"/>
          <w:sz w:val="20"/>
          <w:szCs w:val="20"/>
        </w:rPr>
        <w:t>I would phrase it differently. DNA approach has its bias, i.e., detection of necromass or residues, while RNA approach detects active community. And then explain briefly that necromass during drought increases because of degradation activities.</w:t>
      </w:r>
    </w:p>
  </w:comment>
  <w:comment w:id="96" w:author="Haitao Wang" w:date="2024-05-14T17:42:00Z" w:initials="HW">
    <w:p w14:paraId="54CA5103" w14:textId="77777777" w:rsidR="004C1D13" w:rsidRDefault="004C1D13" w:rsidP="00844E02">
      <w:r>
        <w:rPr>
          <w:rStyle w:val="Kommentarzeichen"/>
        </w:rPr>
        <w:annotationRef/>
      </w:r>
      <w:r>
        <w:rPr>
          <w:color w:val="000000"/>
          <w:sz w:val="20"/>
          <w:szCs w:val="20"/>
        </w:rPr>
        <w:t>What about the DOC data?</w:t>
      </w:r>
    </w:p>
  </w:comment>
  <w:comment w:id="97" w:author="Haitao Wang" w:date="2024-05-15T11:34:00Z" w:initials="HW">
    <w:p w14:paraId="5BEBB158" w14:textId="77777777" w:rsidR="004C1D13" w:rsidRDefault="004C1D13" w:rsidP="00B47B58">
      <w:r>
        <w:rPr>
          <w:rStyle w:val="Kommentarzeichen"/>
        </w:rPr>
        <w:annotationRef/>
      </w:r>
      <w:r>
        <w:rPr>
          <w:color w:val="000000"/>
          <w:sz w:val="20"/>
          <w:szCs w:val="20"/>
        </w:rPr>
        <w:t>Also, look into metatranscriptome functions related with degradation!</w:t>
      </w:r>
    </w:p>
  </w:comment>
  <w:comment w:id="99" w:author="Haitao Wang" w:date="2024-05-14T17:44:00Z" w:initials="HW">
    <w:p w14:paraId="324DDB0F" w14:textId="694DB264" w:rsidR="004C1D13" w:rsidRDefault="004C1D13" w:rsidP="00844E02">
      <w:r>
        <w:rPr>
          <w:rStyle w:val="Kommentarzeichen"/>
        </w:rPr>
        <w:annotationRef/>
      </w:r>
      <w:r>
        <w:rPr>
          <w:color w:val="000000"/>
          <w:sz w:val="20"/>
          <w:szCs w:val="20"/>
        </w:rPr>
        <w:t>It’s KEGG for mRNA…</w:t>
      </w:r>
    </w:p>
  </w:comment>
  <w:comment w:id="98" w:author="Haitao Wang" w:date="2024-05-14T17:48:00Z" w:initials="HW">
    <w:p w14:paraId="2F4264BF" w14:textId="77777777" w:rsidR="004C1D13" w:rsidRDefault="004C1D13" w:rsidP="00AF38EB">
      <w:r>
        <w:rPr>
          <w:rStyle w:val="Kommentarzeichen"/>
        </w:rPr>
        <w:annotationRef/>
      </w:r>
      <w:r>
        <w:rPr>
          <w:color w:val="000000"/>
          <w:sz w:val="20"/>
          <w:szCs w:val="20"/>
        </w:rPr>
        <w:t>I’m thinking to include the AOA and AOB abundances with all the methods used together, compare them and discuss their reliability, which could be a nice part for discussion also to begin with.</w:t>
      </w:r>
    </w:p>
  </w:comment>
  <w:comment w:id="100" w:author="Haitao Wang" w:date="2024-05-14T17:50:00Z" w:initials="HW">
    <w:p w14:paraId="13112E82" w14:textId="77777777" w:rsidR="004C1D13" w:rsidRDefault="004C1D13" w:rsidP="009A3504">
      <w:r>
        <w:rPr>
          <w:rStyle w:val="Kommentarzeichen"/>
        </w:rPr>
        <w:annotationRef/>
      </w:r>
      <w:r>
        <w:rPr>
          <w:color w:val="000000"/>
          <w:sz w:val="20"/>
          <w:szCs w:val="20"/>
        </w:rPr>
        <w:t>This should be the first to m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027BDC" w15:done="0"/>
  <w15:commentEx w15:paraId="5E453538" w15:done="0"/>
  <w15:commentEx w15:paraId="319B00D1" w15:done="0"/>
  <w15:commentEx w15:paraId="306D997F" w15:done="0"/>
  <w15:commentEx w15:paraId="0DC5C790" w15:done="0"/>
  <w15:commentEx w15:paraId="2AB68021" w15:done="0"/>
  <w15:commentEx w15:paraId="438CB5AD" w15:done="0"/>
  <w15:commentEx w15:paraId="0CEFC288" w15:done="0"/>
  <w15:commentEx w15:paraId="2D827D84" w15:done="0"/>
  <w15:commentEx w15:paraId="59D3ABA6" w15:done="0"/>
  <w15:commentEx w15:paraId="775EE379" w15:done="0"/>
  <w15:commentEx w15:paraId="2F73F5A2" w15:done="0"/>
  <w15:commentEx w15:paraId="54CA5103" w15:paraIdParent="2F73F5A2" w15:done="0"/>
  <w15:commentEx w15:paraId="5BEBB158" w15:paraIdParent="2F73F5A2" w15:done="0"/>
  <w15:commentEx w15:paraId="324DDB0F" w15:done="0"/>
  <w15:commentEx w15:paraId="2F4264BF" w15:done="0"/>
  <w15:commentEx w15:paraId="13112E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E56A60" w16cex:dateUtc="2024-05-13T13:17:00Z"/>
  <w16cex:commentExtensible w16cex:durableId="377D72E8" w16cex:dateUtc="2024-05-14T12:24:00Z"/>
  <w16cex:commentExtensible w16cex:durableId="11499640" w16cex:dateUtc="2024-05-14T12:27:00Z"/>
  <w16cex:commentExtensible w16cex:durableId="1354122C" w16cex:dateUtc="2024-05-14T12:50:00Z"/>
  <w16cex:commentExtensible w16cex:durableId="2ABBAA25" w16cex:dateUtc="2024-05-15T09:31:00Z"/>
  <w16cex:commentExtensible w16cex:durableId="78A5BB7C" w16cex:dateUtc="2024-05-14T12:55:00Z"/>
  <w16cex:commentExtensible w16cex:durableId="59160591" w16cex:dateUtc="2024-05-14T12:59:00Z"/>
  <w16cex:commentExtensible w16cex:durableId="59D011A0" w16cex:dateUtc="2024-05-14T13:18:00Z"/>
  <w16cex:commentExtensible w16cex:durableId="7C8B5D47" w16cex:dateUtc="2024-05-14T13:20:00Z"/>
  <w16cex:commentExtensible w16cex:durableId="71B7E730" w16cex:dateUtc="2024-05-14T13:26:00Z"/>
  <w16cex:commentExtensible w16cex:durableId="4ACEE71D" w16cex:dateUtc="2024-05-14T16:02:00Z"/>
  <w16cex:commentExtensible w16cex:durableId="70BDC9EA" w16cex:dateUtc="2024-05-14T13:58:00Z"/>
  <w16cex:commentExtensible w16cex:durableId="30592365" w16cex:dateUtc="2024-05-14T16:02:00Z"/>
  <w16cex:commentExtensible w16cex:durableId="2CAF2F53" w16cex:dateUtc="2024-05-14T13:24:00Z"/>
  <w16cex:commentExtensible w16cex:durableId="37F690D3" w16cex:dateUtc="2024-05-14T13:25:00Z"/>
  <w16cex:commentExtensible w16cex:durableId="485D421F" w16cex:dateUtc="2024-05-14T13:29:00Z"/>
  <w16cex:commentExtensible w16cex:durableId="7E266766" w16cex:dateUtc="2024-05-14T13:49:00Z"/>
  <w16cex:commentExtensible w16cex:durableId="7BBCFA23" w16cex:dateUtc="2024-05-14T13:53:00Z"/>
  <w16cex:commentExtensible w16cex:durableId="119726F7" w16cex:dateUtc="2024-05-14T14:02:00Z"/>
  <w16cex:commentExtensible w16cex:durableId="0ED9CEA6" w16cex:dateUtc="2024-05-14T15:18:00Z"/>
  <w16cex:commentExtensible w16cex:durableId="46E91C7E" w16cex:dateUtc="2024-05-14T14:15:00Z"/>
  <w16cex:commentExtensible w16cex:durableId="7E50346F" w16cex:dateUtc="2024-05-14T14:16:00Z"/>
  <w16cex:commentExtensible w16cex:durableId="2E9BC625" w16cex:dateUtc="2024-05-14T14:17:00Z"/>
  <w16cex:commentExtensible w16cex:durableId="6531EE88" w16cex:dateUtc="2024-05-14T14:19:00Z"/>
  <w16cex:commentExtensible w16cex:durableId="3BDA0F2C" w16cex:dateUtc="2024-05-14T14:32:00Z"/>
  <w16cex:commentExtensible w16cex:durableId="367121BC" w16cex:dateUtc="2024-05-15T10:20:00Z"/>
  <w16cex:commentExtensible w16cex:durableId="0B4D00B3" w16cex:dateUtc="2024-05-14T15:27:00Z"/>
  <w16cex:commentExtensible w16cex:durableId="3F6B8F5B" w16cex:dateUtc="2024-05-14T15:37:00Z"/>
  <w16cex:commentExtensible w16cex:durableId="32138D6C" w16cex:dateUtc="2024-05-14T15:41:00Z"/>
  <w16cex:commentExtensible w16cex:durableId="124237AA" w16cex:dateUtc="2024-05-14T15:42:00Z"/>
  <w16cex:commentExtensible w16cex:durableId="0C23CC1A" w16cex:dateUtc="2024-05-15T09:34:00Z"/>
  <w16cex:commentExtensible w16cex:durableId="342D7E0D" w16cex:dateUtc="2024-05-14T15:44:00Z"/>
  <w16cex:commentExtensible w16cex:durableId="41F07B68" w16cex:dateUtc="2024-05-14T15:48:00Z"/>
  <w16cex:commentExtensible w16cex:durableId="71BBD42F" w16cex:dateUtc="2024-05-1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42B4A" w16cid:durableId="1EE56A60"/>
  <w16cid:commentId w16cid:paraId="65027BDC" w16cid:durableId="377D72E8"/>
  <w16cid:commentId w16cid:paraId="5E453538" w16cid:durableId="11499640"/>
  <w16cid:commentId w16cid:paraId="319B00D1" w16cid:durableId="1354122C"/>
  <w16cid:commentId w16cid:paraId="5809BF92" w16cid:durableId="2ABBAA25"/>
  <w16cid:commentId w16cid:paraId="57290309" w16cid:durableId="78A5BB7C"/>
  <w16cid:commentId w16cid:paraId="3F9E3CFE" w16cid:durableId="59160591"/>
  <w16cid:commentId w16cid:paraId="247BA91D" w16cid:durableId="59D011A0"/>
  <w16cid:commentId w16cid:paraId="0B861D5F" w16cid:durableId="7C8B5D47"/>
  <w16cid:commentId w16cid:paraId="747945F8" w16cid:durableId="71B7E730"/>
  <w16cid:commentId w16cid:paraId="306D997F" w16cid:durableId="4ACEE71D"/>
  <w16cid:commentId w16cid:paraId="6825B5AE" w16cid:durableId="70BDC9EA"/>
  <w16cid:commentId w16cid:paraId="081ACF1A" w16cid:durableId="30592365"/>
  <w16cid:commentId w16cid:paraId="6D91149B" w16cid:durableId="2CAF2F53"/>
  <w16cid:commentId w16cid:paraId="6EF0FAF4" w16cid:durableId="37F690D3"/>
  <w16cid:commentId w16cid:paraId="0DC5C790" w16cid:durableId="485D421F"/>
  <w16cid:commentId w16cid:paraId="2AB68021" w16cid:durableId="7E266766"/>
  <w16cid:commentId w16cid:paraId="66E2870A" w16cid:durableId="7BBCFA23"/>
  <w16cid:commentId w16cid:paraId="271DC506" w16cid:durableId="119726F7"/>
  <w16cid:commentId w16cid:paraId="438CB5AD" w16cid:durableId="0ED9CEA6"/>
  <w16cid:commentId w16cid:paraId="42C805FF" w16cid:durableId="46E91C7E"/>
  <w16cid:commentId w16cid:paraId="7A3003C2" w16cid:durableId="7E50346F"/>
  <w16cid:commentId w16cid:paraId="5B63EFC0" w16cid:durableId="2E9BC625"/>
  <w16cid:commentId w16cid:paraId="23B22438" w16cid:durableId="6531EE88"/>
  <w16cid:commentId w16cid:paraId="0CEFC288" w16cid:durableId="3BDA0F2C"/>
  <w16cid:commentId w16cid:paraId="2D827D84" w16cid:durableId="367121BC"/>
  <w16cid:commentId w16cid:paraId="59D3ABA6" w16cid:durableId="0B4D00B3"/>
  <w16cid:commentId w16cid:paraId="775EE379" w16cid:durableId="3F6B8F5B"/>
  <w16cid:commentId w16cid:paraId="2F73F5A2" w16cid:durableId="32138D6C"/>
  <w16cid:commentId w16cid:paraId="54CA5103" w16cid:durableId="124237AA"/>
  <w16cid:commentId w16cid:paraId="5BEBB158" w16cid:durableId="0C23CC1A"/>
  <w16cid:commentId w16cid:paraId="324DDB0F" w16cid:durableId="342D7E0D"/>
  <w16cid:commentId w16cid:paraId="2F4264BF" w16cid:durableId="41F07B68"/>
  <w16cid:commentId w16cid:paraId="13112E82" w16cid:durableId="71BBD4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B40F16" w14:textId="77777777" w:rsidR="00BE5386" w:rsidRDefault="00BE5386" w:rsidP="009D334C">
      <w:pPr>
        <w:spacing w:line="240" w:lineRule="auto"/>
      </w:pPr>
      <w:r>
        <w:separator/>
      </w:r>
    </w:p>
  </w:endnote>
  <w:endnote w:type="continuationSeparator" w:id="0">
    <w:p w14:paraId="0B9A1300" w14:textId="77777777" w:rsidR="00BE5386" w:rsidRDefault="00BE5386"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Microsoft YaHei"/>
    <w:panose1 w:val="02010600030101010101"/>
    <w:charset w:val="86"/>
    <w:family w:val="modern"/>
    <w:pitch w:val="fixed"/>
    <w:sig w:usb0="00000000"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C73E55" w14:textId="77777777" w:rsidR="00BE5386" w:rsidRDefault="00BE5386" w:rsidP="009D334C">
      <w:pPr>
        <w:spacing w:line="240" w:lineRule="auto"/>
      </w:pPr>
      <w:r>
        <w:separator/>
      </w:r>
    </w:p>
  </w:footnote>
  <w:footnote w:type="continuationSeparator" w:id="0">
    <w:p w14:paraId="532B49E1" w14:textId="77777777" w:rsidR="00BE5386" w:rsidRDefault="00BE5386"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31.55pt;height:30.05pt;visibility:visible;mso-wrap-style:square" o:bullet="t">
        <v:imagedata r:id="rId1" o:title=""/>
      </v:shape>
    </w:pict>
  </w:numPicBullet>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0E7F30"/>
    <w:multiLevelType w:val="hybridMultilevel"/>
    <w:tmpl w:val="50567B2A"/>
    <w:lvl w:ilvl="0" w:tplc="5CE40766">
      <w:start w:val="1"/>
      <w:numFmt w:val="bullet"/>
      <w:lvlText w:val=""/>
      <w:lvlPicBulletId w:val="0"/>
      <w:lvlJc w:val="left"/>
      <w:pPr>
        <w:tabs>
          <w:tab w:val="num" w:pos="720"/>
        </w:tabs>
        <w:ind w:left="720" w:hanging="360"/>
      </w:pPr>
      <w:rPr>
        <w:rFonts w:ascii="Symbol" w:hAnsi="Symbol" w:hint="default"/>
      </w:rPr>
    </w:lvl>
    <w:lvl w:ilvl="1" w:tplc="1D468FAC" w:tentative="1">
      <w:start w:val="1"/>
      <w:numFmt w:val="bullet"/>
      <w:lvlText w:val=""/>
      <w:lvlJc w:val="left"/>
      <w:pPr>
        <w:tabs>
          <w:tab w:val="num" w:pos="1440"/>
        </w:tabs>
        <w:ind w:left="1440" w:hanging="360"/>
      </w:pPr>
      <w:rPr>
        <w:rFonts w:ascii="Symbol" w:hAnsi="Symbol" w:hint="default"/>
      </w:rPr>
    </w:lvl>
    <w:lvl w:ilvl="2" w:tplc="448297FA" w:tentative="1">
      <w:start w:val="1"/>
      <w:numFmt w:val="bullet"/>
      <w:lvlText w:val=""/>
      <w:lvlJc w:val="left"/>
      <w:pPr>
        <w:tabs>
          <w:tab w:val="num" w:pos="2160"/>
        </w:tabs>
        <w:ind w:left="2160" w:hanging="360"/>
      </w:pPr>
      <w:rPr>
        <w:rFonts w:ascii="Symbol" w:hAnsi="Symbol" w:hint="default"/>
      </w:rPr>
    </w:lvl>
    <w:lvl w:ilvl="3" w:tplc="FD3EBDB4" w:tentative="1">
      <w:start w:val="1"/>
      <w:numFmt w:val="bullet"/>
      <w:lvlText w:val=""/>
      <w:lvlJc w:val="left"/>
      <w:pPr>
        <w:tabs>
          <w:tab w:val="num" w:pos="2880"/>
        </w:tabs>
        <w:ind w:left="2880" w:hanging="360"/>
      </w:pPr>
      <w:rPr>
        <w:rFonts w:ascii="Symbol" w:hAnsi="Symbol" w:hint="default"/>
      </w:rPr>
    </w:lvl>
    <w:lvl w:ilvl="4" w:tplc="17C418D2" w:tentative="1">
      <w:start w:val="1"/>
      <w:numFmt w:val="bullet"/>
      <w:lvlText w:val=""/>
      <w:lvlJc w:val="left"/>
      <w:pPr>
        <w:tabs>
          <w:tab w:val="num" w:pos="3600"/>
        </w:tabs>
        <w:ind w:left="3600" w:hanging="360"/>
      </w:pPr>
      <w:rPr>
        <w:rFonts w:ascii="Symbol" w:hAnsi="Symbol" w:hint="default"/>
      </w:rPr>
    </w:lvl>
    <w:lvl w:ilvl="5" w:tplc="A8C62240" w:tentative="1">
      <w:start w:val="1"/>
      <w:numFmt w:val="bullet"/>
      <w:lvlText w:val=""/>
      <w:lvlJc w:val="left"/>
      <w:pPr>
        <w:tabs>
          <w:tab w:val="num" w:pos="4320"/>
        </w:tabs>
        <w:ind w:left="4320" w:hanging="360"/>
      </w:pPr>
      <w:rPr>
        <w:rFonts w:ascii="Symbol" w:hAnsi="Symbol" w:hint="default"/>
      </w:rPr>
    </w:lvl>
    <w:lvl w:ilvl="6" w:tplc="3F96EE24" w:tentative="1">
      <w:start w:val="1"/>
      <w:numFmt w:val="bullet"/>
      <w:lvlText w:val=""/>
      <w:lvlJc w:val="left"/>
      <w:pPr>
        <w:tabs>
          <w:tab w:val="num" w:pos="5040"/>
        </w:tabs>
        <w:ind w:left="5040" w:hanging="360"/>
      </w:pPr>
      <w:rPr>
        <w:rFonts w:ascii="Symbol" w:hAnsi="Symbol" w:hint="default"/>
      </w:rPr>
    </w:lvl>
    <w:lvl w:ilvl="7" w:tplc="60D8A734" w:tentative="1">
      <w:start w:val="1"/>
      <w:numFmt w:val="bullet"/>
      <w:lvlText w:val=""/>
      <w:lvlJc w:val="left"/>
      <w:pPr>
        <w:tabs>
          <w:tab w:val="num" w:pos="5760"/>
        </w:tabs>
        <w:ind w:left="5760" w:hanging="360"/>
      </w:pPr>
      <w:rPr>
        <w:rFonts w:ascii="Symbol" w:hAnsi="Symbol" w:hint="default"/>
      </w:rPr>
    </w:lvl>
    <w:lvl w:ilvl="8" w:tplc="E5827392"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7"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2"/>
  </w:num>
  <w:num w:numId="4">
    <w:abstractNumId w:val="5"/>
  </w:num>
  <w:num w:numId="5">
    <w:abstractNumId w:val="1"/>
  </w:num>
  <w:num w:numId="6">
    <w:abstractNumId w:val="3"/>
  </w:num>
  <w:num w:numId="7">
    <w:abstractNumId w:val="9"/>
  </w:num>
  <w:num w:numId="8">
    <w:abstractNumId w:val="7"/>
  </w:num>
  <w:num w:numId="9">
    <w:abstractNumId w:val="0"/>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ao Wang">
    <w15:presenceInfo w15:providerId="None" w15:userId="Hait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0051A"/>
    <w:rsid w:val="000433DA"/>
    <w:rsid w:val="000872BC"/>
    <w:rsid w:val="00094042"/>
    <w:rsid w:val="00097094"/>
    <w:rsid w:val="0009771A"/>
    <w:rsid w:val="000A1695"/>
    <w:rsid w:val="000A4F52"/>
    <w:rsid w:val="000B1D0F"/>
    <w:rsid w:val="000B3B47"/>
    <w:rsid w:val="000D0EDD"/>
    <w:rsid w:val="000D4844"/>
    <w:rsid w:val="000D5E69"/>
    <w:rsid w:val="000F4AF4"/>
    <w:rsid w:val="00102830"/>
    <w:rsid w:val="001334F0"/>
    <w:rsid w:val="00150FE0"/>
    <w:rsid w:val="001627C3"/>
    <w:rsid w:val="001905EE"/>
    <w:rsid w:val="001A0815"/>
    <w:rsid w:val="001C3052"/>
    <w:rsid w:val="001C5F88"/>
    <w:rsid w:val="00214125"/>
    <w:rsid w:val="00222521"/>
    <w:rsid w:val="00222868"/>
    <w:rsid w:val="00231AB1"/>
    <w:rsid w:val="002371FA"/>
    <w:rsid w:val="00265291"/>
    <w:rsid w:val="002913C9"/>
    <w:rsid w:val="002A49EF"/>
    <w:rsid w:val="002F7F45"/>
    <w:rsid w:val="003131D9"/>
    <w:rsid w:val="00314F0C"/>
    <w:rsid w:val="00324670"/>
    <w:rsid w:val="00330425"/>
    <w:rsid w:val="00334E40"/>
    <w:rsid w:val="00357540"/>
    <w:rsid w:val="00363E00"/>
    <w:rsid w:val="003654B8"/>
    <w:rsid w:val="00370BFD"/>
    <w:rsid w:val="003C05F9"/>
    <w:rsid w:val="003C33AE"/>
    <w:rsid w:val="003D2859"/>
    <w:rsid w:val="003D2E44"/>
    <w:rsid w:val="004400CC"/>
    <w:rsid w:val="00456E2C"/>
    <w:rsid w:val="00460AC8"/>
    <w:rsid w:val="00461D59"/>
    <w:rsid w:val="0047442F"/>
    <w:rsid w:val="00482193"/>
    <w:rsid w:val="004858A3"/>
    <w:rsid w:val="004A575E"/>
    <w:rsid w:val="004B7CF6"/>
    <w:rsid w:val="004B7F7B"/>
    <w:rsid w:val="004C1D13"/>
    <w:rsid w:val="004C7BDC"/>
    <w:rsid w:val="004D4DAA"/>
    <w:rsid w:val="004F1FD9"/>
    <w:rsid w:val="004F7750"/>
    <w:rsid w:val="004F7FA1"/>
    <w:rsid w:val="00501105"/>
    <w:rsid w:val="005051E6"/>
    <w:rsid w:val="00531BBD"/>
    <w:rsid w:val="00533F7D"/>
    <w:rsid w:val="00560CD5"/>
    <w:rsid w:val="005B3ADD"/>
    <w:rsid w:val="005D2067"/>
    <w:rsid w:val="005E2826"/>
    <w:rsid w:val="005E73ED"/>
    <w:rsid w:val="00650CEC"/>
    <w:rsid w:val="00652D06"/>
    <w:rsid w:val="0065680B"/>
    <w:rsid w:val="006713EF"/>
    <w:rsid w:val="00676354"/>
    <w:rsid w:val="00697366"/>
    <w:rsid w:val="006B400D"/>
    <w:rsid w:val="006B51AE"/>
    <w:rsid w:val="006C5BEE"/>
    <w:rsid w:val="006D08BB"/>
    <w:rsid w:val="006D69F1"/>
    <w:rsid w:val="006F1134"/>
    <w:rsid w:val="006F6DF7"/>
    <w:rsid w:val="007351BE"/>
    <w:rsid w:val="0073613C"/>
    <w:rsid w:val="00764C3E"/>
    <w:rsid w:val="00771A56"/>
    <w:rsid w:val="0077676A"/>
    <w:rsid w:val="00787C3F"/>
    <w:rsid w:val="00797AA4"/>
    <w:rsid w:val="007C0552"/>
    <w:rsid w:val="007D43AF"/>
    <w:rsid w:val="007E467B"/>
    <w:rsid w:val="007F0C9D"/>
    <w:rsid w:val="007F7406"/>
    <w:rsid w:val="008005DC"/>
    <w:rsid w:val="008015E0"/>
    <w:rsid w:val="008134F0"/>
    <w:rsid w:val="008149E6"/>
    <w:rsid w:val="008332B6"/>
    <w:rsid w:val="0083482E"/>
    <w:rsid w:val="00844E02"/>
    <w:rsid w:val="00853AED"/>
    <w:rsid w:val="00882FA8"/>
    <w:rsid w:val="00885C2E"/>
    <w:rsid w:val="008A2173"/>
    <w:rsid w:val="008B79DC"/>
    <w:rsid w:val="008C38B3"/>
    <w:rsid w:val="008D4585"/>
    <w:rsid w:val="00914CEF"/>
    <w:rsid w:val="009165AB"/>
    <w:rsid w:val="009379A9"/>
    <w:rsid w:val="00952773"/>
    <w:rsid w:val="00956D1E"/>
    <w:rsid w:val="00963D78"/>
    <w:rsid w:val="00967EE9"/>
    <w:rsid w:val="00977741"/>
    <w:rsid w:val="00984390"/>
    <w:rsid w:val="009946E0"/>
    <w:rsid w:val="00996D10"/>
    <w:rsid w:val="009A3504"/>
    <w:rsid w:val="009B0215"/>
    <w:rsid w:val="009B698F"/>
    <w:rsid w:val="009D334C"/>
    <w:rsid w:val="009D7E98"/>
    <w:rsid w:val="009F7899"/>
    <w:rsid w:val="009F78D3"/>
    <w:rsid w:val="009F7CA5"/>
    <w:rsid w:val="00A04769"/>
    <w:rsid w:val="00A15686"/>
    <w:rsid w:val="00A22F75"/>
    <w:rsid w:val="00A4569B"/>
    <w:rsid w:val="00A50513"/>
    <w:rsid w:val="00A74C1C"/>
    <w:rsid w:val="00A75082"/>
    <w:rsid w:val="00A81E6B"/>
    <w:rsid w:val="00AA21D4"/>
    <w:rsid w:val="00AE7C99"/>
    <w:rsid w:val="00AF38EB"/>
    <w:rsid w:val="00B060DE"/>
    <w:rsid w:val="00B47B58"/>
    <w:rsid w:val="00B6438D"/>
    <w:rsid w:val="00B654BC"/>
    <w:rsid w:val="00B732C3"/>
    <w:rsid w:val="00B94297"/>
    <w:rsid w:val="00B95967"/>
    <w:rsid w:val="00BA63E0"/>
    <w:rsid w:val="00BB3A18"/>
    <w:rsid w:val="00BC70B3"/>
    <w:rsid w:val="00BE5015"/>
    <w:rsid w:val="00BE5386"/>
    <w:rsid w:val="00BE7278"/>
    <w:rsid w:val="00BF2A41"/>
    <w:rsid w:val="00C1572E"/>
    <w:rsid w:val="00C17B2C"/>
    <w:rsid w:val="00C6408D"/>
    <w:rsid w:val="00CA4ECF"/>
    <w:rsid w:val="00CB289F"/>
    <w:rsid w:val="00CD4B01"/>
    <w:rsid w:val="00CE3A43"/>
    <w:rsid w:val="00CE6B74"/>
    <w:rsid w:val="00CF5899"/>
    <w:rsid w:val="00D06B86"/>
    <w:rsid w:val="00D12275"/>
    <w:rsid w:val="00D22096"/>
    <w:rsid w:val="00D52033"/>
    <w:rsid w:val="00D732E8"/>
    <w:rsid w:val="00D755A6"/>
    <w:rsid w:val="00D8177C"/>
    <w:rsid w:val="00D85E0B"/>
    <w:rsid w:val="00DA6BA3"/>
    <w:rsid w:val="00DB6D84"/>
    <w:rsid w:val="00DC2F20"/>
    <w:rsid w:val="00DC6DC7"/>
    <w:rsid w:val="00DD5486"/>
    <w:rsid w:val="00DE0D54"/>
    <w:rsid w:val="00DF62C2"/>
    <w:rsid w:val="00DF6D95"/>
    <w:rsid w:val="00E30D01"/>
    <w:rsid w:val="00E34086"/>
    <w:rsid w:val="00E453EA"/>
    <w:rsid w:val="00E638D6"/>
    <w:rsid w:val="00E715B5"/>
    <w:rsid w:val="00E80CF3"/>
    <w:rsid w:val="00E868C1"/>
    <w:rsid w:val="00EB14AF"/>
    <w:rsid w:val="00EB2076"/>
    <w:rsid w:val="00EB434F"/>
    <w:rsid w:val="00ED646F"/>
    <w:rsid w:val="00EF0082"/>
    <w:rsid w:val="00F00396"/>
    <w:rsid w:val="00F10D67"/>
    <w:rsid w:val="00F16768"/>
    <w:rsid w:val="00F20595"/>
    <w:rsid w:val="00F37B5B"/>
    <w:rsid w:val="00F40A1F"/>
    <w:rsid w:val="00F42C3E"/>
    <w:rsid w:val="00F50ACE"/>
    <w:rsid w:val="00F67A60"/>
    <w:rsid w:val="00F702AD"/>
    <w:rsid w:val="00FC138A"/>
    <w:rsid w:val="00FD0C91"/>
    <w:rsid w:val="00FF3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 w:type="paragraph" w:styleId="berarbeitung">
    <w:name w:val="Revision"/>
    <w:hidden/>
    <w:uiPriority w:val="99"/>
    <w:semiHidden/>
    <w:rsid w:val="00BE5015"/>
    <w:pPr>
      <w:spacing w:line="240" w:lineRule="auto"/>
    </w:pPr>
  </w:style>
  <w:style w:type="paragraph" w:styleId="StandardWeb">
    <w:name w:val="Normal (Web)"/>
    <w:basedOn w:val="Standard"/>
    <w:uiPriority w:val="99"/>
    <w:semiHidden/>
    <w:unhideWhenUsed/>
    <w:rsid w:val="000433DA"/>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9345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itao.wang@uni-greifswald.de" TargetMode="Externa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microsoft.com/office/2016/09/relationships/commentsIds" Target="commentsIds.xml"/></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D6D7A-7408-42CD-9445-77681251C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191</Words>
  <Characters>166391</Characters>
  <Application>Microsoft Office Word</Application>
  <DocSecurity>0</DocSecurity>
  <Lines>1386</Lines>
  <Paragraphs>3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urns, Anna</dc:creator>
  <cp:lastModifiedBy>Burns, Anna</cp:lastModifiedBy>
  <cp:revision>11</cp:revision>
  <dcterms:created xsi:type="dcterms:W3CDTF">2024-05-15T12:55:00Z</dcterms:created>
  <dcterms:modified xsi:type="dcterms:W3CDTF">2024-05-17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BP1ppk"/&gt;&lt;style id="http://www.zotero.org/styles/the-isme-journal" hasBibliography="1" bibliographyStyleHasBeenSet="1"/&gt;&lt;prefs&gt;&lt;pref name="fieldType" value="Field"/&gt;&lt;/prefs&gt;&lt;/data&gt;</vt:lpwstr>
  </property>
</Properties>
</file>